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E4F79E" w14:textId="7A3E3F60" w:rsidR="00694A1C" w:rsidRDefault="00694A1C" w:rsidP="00694A1C">
      <w:pPr>
        <w:spacing w:after="0" w:line="360" w:lineRule="auto"/>
        <w:jc w:val="both"/>
        <w:rPr>
          <w:b/>
        </w:rPr>
      </w:pPr>
      <w:bookmarkStart w:id="0" w:name="_GoBack"/>
      <w:bookmarkEnd w:id="0"/>
      <w:r w:rsidRPr="00694A1C">
        <w:rPr>
          <w:b/>
        </w:rPr>
        <w:t xml:space="preserve">Systematic screening using FRAX® leads to increased use of, and adherence to, anti-osteoporosis medications: </w:t>
      </w:r>
      <w:r w:rsidR="001645B3">
        <w:rPr>
          <w:b/>
        </w:rPr>
        <w:t>A</w:t>
      </w:r>
      <w:r w:rsidR="00773F94">
        <w:rPr>
          <w:b/>
        </w:rPr>
        <w:t xml:space="preserve">n </w:t>
      </w:r>
      <w:r w:rsidR="001645B3">
        <w:rPr>
          <w:b/>
        </w:rPr>
        <w:t>analysis of t</w:t>
      </w:r>
      <w:r w:rsidRPr="00694A1C">
        <w:rPr>
          <w:b/>
        </w:rPr>
        <w:t xml:space="preserve">he UK SCOOP Trial </w:t>
      </w:r>
    </w:p>
    <w:p w14:paraId="11A8600C" w14:textId="77777777" w:rsidR="00E969DE" w:rsidRPr="00694A1C" w:rsidRDefault="00E969DE" w:rsidP="00694A1C">
      <w:pPr>
        <w:spacing w:after="0" w:line="360" w:lineRule="auto"/>
        <w:jc w:val="both"/>
        <w:rPr>
          <w:b/>
        </w:rPr>
      </w:pPr>
    </w:p>
    <w:p w14:paraId="03FC63E2" w14:textId="683BB53C" w:rsidR="00694A1C" w:rsidRPr="00694A1C" w:rsidRDefault="00694A1C" w:rsidP="00694A1C">
      <w:pPr>
        <w:spacing w:after="0" w:line="360" w:lineRule="auto"/>
        <w:jc w:val="both"/>
      </w:pPr>
      <w:r w:rsidRPr="00694A1C">
        <w:t>C. Parsons PhD</w:t>
      </w:r>
      <w:r w:rsidRPr="00694A1C">
        <w:rPr>
          <w:vertAlign w:val="superscript"/>
        </w:rPr>
        <w:t>1</w:t>
      </w:r>
      <w:r>
        <w:t>*, N. Harvey</w:t>
      </w:r>
      <w:r w:rsidRPr="00694A1C">
        <w:t xml:space="preserve"> PhD</w:t>
      </w:r>
      <w:r w:rsidRPr="00694A1C">
        <w:rPr>
          <w:vertAlign w:val="superscript"/>
        </w:rPr>
        <w:t>1,2</w:t>
      </w:r>
      <w:r w:rsidRPr="00694A1C">
        <w:t>*, L. Shepstone PhD</w:t>
      </w:r>
      <w:r w:rsidRPr="00694A1C">
        <w:rPr>
          <w:vertAlign w:val="superscript"/>
        </w:rPr>
        <w:t>3</w:t>
      </w:r>
      <w:r w:rsidRPr="00694A1C">
        <w:t>, J.A. Kanis MD</w:t>
      </w:r>
      <w:r w:rsidRPr="00694A1C">
        <w:rPr>
          <w:vertAlign w:val="superscript"/>
        </w:rPr>
        <w:t>4,5</w:t>
      </w:r>
      <w:r w:rsidRPr="00694A1C">
        <w:t>, E. Lenaghan MSc</w:t>
      </w:r>
      <w:r w:rsidRPr="00694A1C">
        <w:rPr>
          <w:vertAlign w:val="superscript"/>
        </w:rPr>
        <w:t>3</w:t>
      </w:r>
      <w:r>
        <w:t>, S. Clarke</w:t>
      </w:r>
      <w:r w:rsidRPr="00694A1C">
        <w:t xml:space="preserve"> MD</w:t>
      </w:r>
      <w:r w:rsidRPr="00694A1C">
        <w:rPr>
          <w:vertAlign w:val="superscript"/>
        </w:rPr>
        <w:t>6</w:t>
      </w:r>
      <w:r w:rsidRPr="00694A1C">
        <w:t>, R. Fordham PhD</w:t>
      </w:r>
      <w:r w:rsidRPr="00694A1C">
        <w:rPr>
          <w:vertAlign w:val="superscript"/>
        </w:rPr>
        <w:t>3</w:t>
      </w:r>
      <w:r>
        <w:t>, N. Gittoes</w:t>
      </w:r>
      <w:r w:rsidRPr="00694A1C">
        <w:t xml:space="preserve"> PhD</w:t>
      </w:r>
      <w:r w:rsidRPr="00694A1C">
        <w:rPr>
          <w:vertAlign w:val="superscript"/>
        </w:rPr>
        <w:t>8</w:t>
      </w:r>
      <w:r w:rsidRPr="00694A1C">
        <w:t>, I. Harvey PhD</w:t>
      </w:r>
      <w:r w:rsidRPr="00694A1C">
        <w:rPr>
          <w:vertAlign w:val="superscript"/>
        </w:rPr>
        <w:t>3</w:t>
      </w:r>
      <w:r w:rsidRPr="00694A1C">
        <w:t>, R. Holland PhD</w:t>
      </w:r>
      <w:r w:rsidRPr="00694A1C">
        <w:rPr>
          <w:vertAlign w:val="superscript"/>
        </w:rPr>
        <w:t>3</w:t>
      </w:r>
      <w:r w:rsidRPr="00694A1C">
        <w:t>, N.M. Redmond PhD</w:t>
      </w:r>
      <w:r w:rsidRPr="00694A1C">
        <w:rPr>
          <w:vertAlign w:val="superscript"/>
        </w:rPr>
        <w:t>6,7</w:t>
      </w:r>
      <w:r w:rsidRPr="00694A1C">
        <w:t>,</w:t>
      </w:r>
      <w:r>
        <w:t xml:space="preserve"> A. Howe</w:t>
      </w:r>
      <w:r w:rsidRPr="00694A1C">
        <w:t xml:space="preserve"> MD</w:t>
      </w:r>
      <w:r w:rsidRPr="00694A1C">
        <w:rPr>
          <w:vertAlign w:val="superscript"/>
        </w:rPr>
        <w:t>3</w:t>
      </w:r>
      <w:r w:rsidRPr="00694A1C">
        <w:t>, T. Marshall</w:t>
      </w:r>
      <w:r>
        <w:t xml:space="preserve"> </w:t>
      </w:r>
      <w:r w:rsidRPr="00694A1C">
        <w:t>MD</w:t>
      </w:r>
      <w:r w:rsidRPr="00694A1C">
        <w:rPr>
          <w:vertAlign w:val="superscript"/>
        </w:rPr>
        <w:t>3</w:t>
      </w:r>
      <w:r w:rsidRPr="00694A1C">
        <w:t>, T.J. Peters PhD</w:t>
      </w:r>
      <w:r w:rsidRPr="00694A1C">
        <w:rPr>
          <w:vertAlign w:val="superscript"/>
        </w:rPr>
        <w:t>6</w:t>
      </w:r>
      <w:r w:rsidRPr="00694A1C">
        <w:t>, D. Torgerson PhD</w:t>
      </w:r>
      <w:r w:rsidRPr="00694A1C">
        <w:rPr>
          <w:vertAlign w:val="superscript"/>
        </w:rPr>
        <w:t>9</w:t>
      </w:r>
      <w:r>
        <w:t>, T.W. O’Neill</w:t>
      </w:r>
      <w:r w:rsidRPr="00694A1C">
        <w:t xml:space="preserve"> MD</w:t>
      </w:r>
      <w:r w:rsidRPr="00694A1C">
        <w:rPr>
          <w:vertAlign w:val="superscript"/>
        </w:rPr>
        <w:t>10,11</w:t>
      </w:r>
      <w:r>
        <w:t>, E. McCloskey</w:t>
      </w:r>
      <w:r w:rsidRPr="00694A1C">
        <w:t xml:space="preserve"> MD</w:t>
      </w:r>
      <w:r w:rsidRPr="00694A1C">
        <w:rPr>
          <w:vertAlign w:val="superscript"/>
        </w:rPr>
        <w:t>4,12</w:t>
      </w:r>
      <w:r w:rsidRPr="00694A1C">
        <w:t>, C. Cooper DM</w:t>
      </w:r>
      <w:r w:rsidRPr="00694A1C">
        <w:rPr>
          <w:vertAlign w:val="superscript"/>
        </w:rPr>
        <w:t>1,2,13</w:t>
      </w:r>
      <w:r w:rsidRPr="00694A1C">
        <w:t>, and the SCOOP Trial Group¥</w:t>
      </w:r>
    </w:p>
    <w:p w14:paraId="049095C5" w14:textId="77777777" w:rsidR="00694A1C" w:rsidRPr="00694A1C" w:rsidRDefault="00694A1C" w:rsidP="00694A1C">
      <w:pPr>
        <w:spacing w:after="0" w:line="360" w:lineRule="auto"/>
        <w:jc w:val="both"/>
      </w:pPr>
    </w:p>
    <w:p w14:paraId="39CE50AD" w14:textId="4C269F10" w:rsidR="00694A1C" w:rsidRPr="00694A1C" w:rsidRDefault="00694A1C" w:rsidP="00E969DE">
      <w:pPr>
        <w:tabs>
          <w:tab w:val="left" w:pos="270"/>
        </w:tabs>
        <w:spacing w:after="0" w:line="360" w:lineRule="auto"/>
        <w:ind w:left="270" w:hanging="270"/>
        <w:jc w:val="both"/>
      </w:pPr>
      <w:r w:rsidRPr="00E969DE">
        <w:rPr>
          <w:vertAlign w:val="superscript"/>
        </w:rPr>
        <w:t>1</w:t>
      </w:r>
      <w:r w:rsidR="00E969DE">
        <w:tab/>
      </w:r>
      <w:r w:rsidRPr="00694A1C">
        <w:t>MRC Lifecourse Epidemiology Unit, University of Southampton, Southampton, UK</w:t>
      </w:r>
    </w:p>
    <w:p w14:paraId="3AF9D9D6" w14:textId="3B3EDDE1" w:rsidR="00694A1C" w:rsidRPr="00694A1C" w:rsidRDefault="00694A1C" w:rsidP="00E969DE">
      <w:pPr>
        <w:tabs>
          <w:tab w:val="left" w:pos="270"/>
        </w:tabs>
        <w:spacing w:after="0" w:line="360" w:lineRule="auto"/>
        <w:ind w:left="270" w:hanging="270"/>
        <w:jc w:val="both"/>
      </w:pPr>
      <w:r w:rsidRPr="00E969DE">
        <w:rPr>
          <w:vertAlign w:val="superscript"/>
        </w:rPr>
        <w:t>2</w:t>
      </w:r>
      <w:r w:rsidR="00E969DE">
        <w:tab/>
      </w:r>
      <w:r w:rsidRPr="00694A1C">
        <w:t>NIHR Southampton Biomedical Research Centre, University of Southampton and University Hospital Southampton NHS Foundation Trust, Southampton, UK</w:t>
      </w:r>
    </w:p>
    <w:p w14:paraId="1E26AA2E" w14:textId="3418440D" w:rsidR="00694A1C" w:rsidRPr="00694A1C" w:rsidRDefault="00E969DE" w:rsidP="00E969DE">
      <w:pPr>
        <w:tabs>
          <w:tab w:val="left" w:pos="270"/>
        </w:tabs>
        <w:spacing w:after="0" w:line="360" w:lineRule="auto"/>
        <w:ind w:left="270" w:hanging="270"/>
        <w:jc w:val="both"/>
      </w:pPr>
      <w:r w:rsidRPr="00E969DE">
        <w:rPr>
          <w:vertAlign w:val="superscript"/>
        </w:rPr>
        <w:t>3</w:t>
      </w:r>
      <w:r>
        <w:tab/>
      </w:r>
      <w:r w:rsidR="00694A1C" w:rsidRPr="00694A1C">
        <w:t>University of East Anglia, Norwich, UK</w:t>
      </w:r>
    </w:p>
    <w:p w14:paraId="4C5B6C78" w14:textId="3CD6E958" w:rsidR="00694A1C" w:rsidRPr="00694A1C" w:rsidRDefault="00E969DE" w:rsidP="00E969DE">
      <w:pPr>
        <w:tabs>
          <w:tab w:val="left" w:pos="270"/>
        </w:tabs>
        <w:spacing w:after="0" w:line="360" w:lineRule="auto"/>
        <w:ind w:left="270" w:hanging="270"/>
        <w:jc w:val="both"/>
      </w:pPr>
      <w:r w:rsidRPr="00E969DE">
        <w:rPr>
          <w:vertAlign w:val="superscript"/>
        </w:rPr>
        <w:t>4</w:t>
      </w:r>
      <w:r>
        <w:tab/>
      </w:r>
      <w:r w:rsidR="00694A1C" w:rsidRPr="00694A1C">
        <w:t>Centre for Metabolic Bone Diseases, University of Sheffield, Sheffield, UK</w:t>
      </w:r>
    </w:p>
    <w:p w14:paraId="6A5D158D" w14:textId="1195D5CA" w:rsidR="00694A1C" w:rsidRPr="00694A1C" w:rsidRDefault="00694A1C" w:rsidP="00E969DE">
      <w:pPr>
        <w:tabs>
          <w:tab w:val="left" w:pos="270"/>
        </w:tabs>
        <w:spacing w:after="0" w:line="360" w:lineRule="auto"/>
        <w:ind w:left="270" w:hanging="270"/>
        <w:jc w:val="both"/>
      </w:pPr>
      <w:r w:rsidRPr="00E969DE">
        <w:rPr>
          <w:vertAlign w:val="superscript"/>
        </w:rPr>
        <w:t>5</w:t>
      </w:r>
      <w:r w:rsidR="00E969DE">
        <w:rPr>
          <w:vertAlign w:val="superscript"/>
        </w:rPr>
        <w:tab/>
      </w:r>
      <w:r w:rsidRPr="00694A1C">
        <w:t>Institute for Health and Ageing, Catholic University of Australia, Melbourne, Australia</w:t>
      </w:r>
    </w:p>
    <w:p w14:paraId="1010B9E3" w14:textId="7A85CE7D" w:rsidR="00694A1C" w:rsidRPr="00694A1C" w:rsidRDefault="00694A1C" w:rsidP="00E969DE">
      <w:pPr>
        <w:tabs>
          <w:tab w:val="left" w:pos="270"/>
        </w:tabs>
        <w:spacing w:after="0" w:line="360" w:lineRule="auto"/>
        <w:ind w:left="270" w:hanging="270"/>
        <w:jc w:val="both"/>
      </w:pPr>
      <w:r w:rsidRPr="00E969DE">
        <w:rPr>
          <w:vertAlign w:val="superscript"/>
        </w:rPr>
        <w:t>6</w:t>
      </w:r>
      <w:r w:rsidR="00E969DE">
        <w:rPr>
          <w:vertAlign w:val="superscript"/>
        </w:rPr>
        <w:tab/>
      </w:r>
      <w:r w:rsidRPr="00694A1C">
        <w:t>Bristol Medical School, University of Bristol, Bristol, UK</w:t>
      </w:r>
    </w:p>
    <w:p w14:paraId="6CB7F003" w14:textId="6581373D" w:rsidR="00694A1C" w:rsidRPr="00694A1C" w:rsidRDefault="00694A1C" w:rsidP="00E969DE">
      <w:pPr>
        <w:tabs>
          <w:tab w:val="left" w:pos="270"/>
        </w:tabs>
        <w:spacing w:after="0" w:line="360" w:lineRule="auto"/>
        <w:ind w:left="270" w:hanging="270"/>
        <w:jc w:val="both"/>
      </w:pPr>
      <w:r w:rsidRPr="00E969DE">
        <w:rPr>
          <w:vertAlign w:val="superscript"/>
        </w:rPr>
        <w:t>7</w:t>
      </w:r>
      <w:r w:rsidR="00E969DE">
        <w:tab/>
      </w:r>
      <w:r w:rsidRPr="00694A1C">
        <w:t>NIHR CLAHRC West, University Hospitals Bristol NHS Foundation Trust, Bristol, UK</w:t>
      </w:r>
    </w:p>
    <w:p w14:paraId="677F85EB" w14:textId="5B0D0FB8" w:rsidR="00694A1C" w:rsidRPr="00694A1C" w:rsidRDefault="00694A1C" w:rsidP="00E969DE">
      <w:pPr>
        <w:tabs>
          <w:tab w:val="left" w:pos="270"/>
        </w:tabs>
        <w:spacing w:after="0" w:line="360" w:lineRule="auto"/>
        <w:ind w:left="270" w:hanging="270"/>
        <w:jc w:val="both"/>
      </w:pPr>
      <w:r w:rsidRPr="00E969DE">
        <w:rPr>
          <w:vertAlign w:val="superscript"/>
        </w:rPr>
        <w:lastRenderedPageBreak/>
        <w:t>8</w:t>
      </w:r>
      <w:r w:rsidR="00E969DE">
        <w:tab/>
      </w:r>
      <w:r w:rsidRPr="00694A1C">
        <w:t>Centre for Endocrinology, Diabetes and Metabolism, Queen Elizabeth Hospital, Birmingham, UK</w:t>
      </w:r>
    </w:p>
    <w:p w14:paraId="224178B1" w14:textId="21891F05" w:rsidR="00694A1C" w:rsidRPr="00694A1C" w:rsidRDefault="00694A1C" w:rsidP="00E969DE">
      <w:pPr>
        <w:tabs>
          <w:tab w:val="left" w:pos="270"/>
        </w:tabs>
        <w:spacing w:after="0" w:line="360" w:lineRule="auto"/>
        <w:ind w:left="270" w:hanging="270"/>
        <w:jc w:val="both"/>
      </w:pPr>
      <w:r w:rsidRPr="00E969DE">
        <w:rPr>
          <w:vertAlign w:val="superscript"/>
        </w:rPr>
        <w:t>9</w:t>
      </w:r>
      <w:r w:rsidR="00E969DE">
        <w:tab/>
      </w:r>
      <w:r w:rsidRPr="00694A1C">
        <w:t>University of York, York, UK</w:t>
      </w:r>
    </w:p>
    <w:p w14:paraId="44BFDC7E" w14:textId="45302666" w:rsidR="00694A1C" w:rsidRPr="00694A1C" w:rsidRDefault="00694A1C" w:rsidP="00E969DE">
      <w:pPr>
        <w:tabs>
          <w:tab w:val="left" w:pos="270"/>
        </w:tabs>
        <w:spacing w:after="0" w:line="360" w:lineRule="auto"/>
        <w:ind w:left="270" w:hanging="270"/>
        <w:jc w:val="both"/>
      </w:pPr>
      <w:r w:rsidRPr="00E969DE">
        <w:rPr>
          <w:vertAlign w:val="superscript"/>
        </w:rPr>
        <w:t>10</w:t>
      </w:r>
      <w:r w:rsidR="00E969DE">
        <w:tab/>
      </w:r>
      <w:r w:rsidRPr="00694A1C">
        <w:t>Arthritis Research UK Centre for Epidemiology, Faculty of Biology, Medicine and Health, The University of Manchester, Manchester, UK</w:t>
      </w:r>
    </w:p>
    <w:p w14:paraId="0F7A9E79" w14:textId="2EF89E15" w:rsidR="00694A1C" w:rsidRPr="00694A1C" w:rsidRDefault="00E969DE" w:rsidP="00E969DE">
      <w:pPr>
        <w:tabs>
          <w:tab w:val="left" w:pos="270"/>
        </w:tabs>
        <w:spacing w:after="0" w:line="360" w:lineRule="auto"/>
        <w:ind w:left="270" w:hanging="270"/>
        <w:jc w:val="both"/>
      </w:pPr>
      <w:r w:rsidRPr="00E969DE">
        <w:rPr>
          <w:vertAlign w:val="superscript"/>
        </w:rPr>
        <w:t>11</w:t>
      </w:r>
      <w:r>
        <w:rPr>
          <w:vertAlign w:val="superscript"/>
        </w:rPr>
        <w:tab/>
      </w:r>
      <w:r w:rsidR="00694A1C" w:rsidRPr="00694A1C">
        <w:t>NIHR Manchester Biomedical Research Centre, Manchester University Hospitals Foundation Trust, Manchester Academic Health Science Centre, Manchester, United Kingdom.</w:t>
      </w:r>
    </w:p>
    <w:p w14:paraId="6E1E537B" w14:textId="4F4AF3B3" w:rsidR="00694A1C" w:rsidRPr="00694A1C" w:rsidRDefault="00694A1C" w:rsidP="00E969DE">
      <w:pPr>
        <w:tabs>
          <w:tab w:val="left" w:pos="270"/>
        </w:tabs>
        <w:spacing w:after="0" w:line="360" w:lineRule="auto"/>
        <w:ind w:left="270" w:hanging="270"/>
        <w:jc w:val="both"/>
      </w:pPr>
      <w:r w:rsidRPr="00E969DE">
        <w:rPr>
          <w:vertAlign w:val="superscript"/>
        </w:rPr>
        <w:t>12</w:t>
      </w:r>
      <w:r w:rsidR="00E969DE">
        <w:tab/>
      </w:r>
      <w:r w:rsidRPr="00694A1C">
        <w:t>Mellanby Centre for bone research, Centre for Integrated research in Musculoskeletal Ageing, University of Sheffield, Sheffield, UK and Sheffield Teaching Hospitals Foundation Trust, Sheffield UK</w:t>
      </w:r>
    </w:p>
    <w:p w14:paraId="1C75997C" w14:textId="6CC06BF4" w:rsidR="00694A1C" w:rsidRPr="00694A1C" w:rsidRDefault="00694A1C" w:rsidP="00E969DE">
      <w:pPr>
        <w:tabs>
          <w:tab w:val="left" w:pos="270"/>
        </w:tabs>
        <w:spacing w:after="0" w:line="360" w:lineRule="auto"/>
        <w:ind w:left="270" w:hanging="270"/>
        <w:jc w:val="both"/>
      </w:pPr>
      <w:r w:rsidRPr="00E969DE">
        <w:rPr>
          <w:vertAlign w:val="superscript"/>
        </w:rPr>
        <w:t>13</w:t>
      </w:r>
      <w:r w:rsidR="00E969DE">
        <w:tab/>
      </w:r>
      <w:r w:rsidRPr="00694A1C">
        <w:t>NIHR Oxford Biomedical Research Centre, University of Oxford, Oxford, UK</w:t>
      </w:r>
    </w:p>
    <w:p w14:paraId="172C970B" w14:textId="09EA6BFF" w:rsidR="00694A1C" w:rsidRDefault="00694A1C" w:rsidP="00E969DE">
      <w:pPr>
        <w:tabs>
          <w:tab w:val="left" w:pos="270"/>
        </w:tabs>
        <w:spacing w:after="0" w:line="360" w:lineRule="auto"/>
        <w:ind w:left="270" w:hanging="270"/>
        <w:jc w:val="both"/>
      </w:pPr>
      <w:r w:rsidRPr="00E969DE">
        <w:rPr>
          <w:vertAlign w:val="superscript"/>
        </w:rPr>
        <w:t>¥</w:t>
      </w:r>
      <w:r w:rsidR="00E969DE">
        <w:tab/>
      </w:r>
      <w:r w:rsidRPr="00694A1C">
        <w:t>Birmingham: Nicola Crabtree, Helen Duffy, Jim Parle, Farzana Rashid, Katie Stant. Bristol: Kate Taylor, Clare Thomas (née Emmett). Manchester: Emma Knox, Cherry Tenneson, Helen Williams. Norwich: David Adams, Veronica Bion, Jeanette Blacklock, Tony Dyer. Sheffield: Selina Bratherton (née Simpson), Matt Fidler, Katharine Knight, Carol McGurk, Katie Smith, Stacey Young. Southampton: Karen Collins, Janet Cushnaghan. York: Catherine Arundel, Kerry Bell, Laura Clark, Sue Collins, Sarah Gardner, Natasha Mitchell.</w:t>
      </w:r>
    </w:p>
    <w:p w14:paraId="013DC346" w14:textId="6BE4B508" w:rsidR="001B3744" w:rsidRDefault="001B3744" w:rsidP="00E969DE">
      <w:pPr>
        <w:tabs>
          <w:tab w:val="left" w:pos="270"/>
        </w:tabs>
        <w:spacing w:after="0" w:line="360" w:lineRule="auto"/>
        <w:ind w:left="270" w:hanging="270"/>
        <w:jc w:val="both"/>
      </w:pPr>
      <w:r>
        <w:t>*</w:t>
      </w:r>
      <w:r>
        <w:tab/>
        <w:t>C</w:t>
      </w:r>
      <w:r w:rsidR="00067FC2">
        <w:t>P and NH are joint first author</w:t>
      </w:r>
      <w:r>
        <w:t>.</w:t>
      </w:r>
    </w:p>
    <w:p w14:paraId="12C31BBB" w14:textId="77777777" w:rsidR="00754797" w:rsidRPr="00694A1C" w:rsidRDefault="00754797" w:rsidP="00694A1C">
      <w:pPr>
        <w:spacing w:after="0" w:line="360" w:lineRule="auto"/>
        <w:jc w:val="both"/>
      </w:pPr>
    </w:p>
    <w:p w14:paraId="24AB5166" w14:textId="77777777" w:rsidR="00754797" w:rsidRPr="00481254" w:rsidRDefault="00754797" w:rsidP="00481254">
      <w:pPr>
        <w:spacing w:after="120" w:line="360" w:lineRule="auto"/>
        <w:jc w:val="both"/>
        <w:rPr>
          <w:rStyle w:val="Hyperlink"/>
        </w:rPr>
      </w:pPr>
      <w:r w:rsidRPr="00481254">
        <w:rPr>
          <w:b/>
        </w:rPr>
        <w:lastRenderedPageBreak/>
        <w:t xml:space="preserve">Correspondence and reprint request to: </w:t>
      </w:r>
      <w:r w:rsidRPr="00481254">
        <w:t xml:space="preserve"> Professor Cyrus Cooper, MRC Lifecourse Epidemiology Unit (University of Southampton), Southampton General Hospital, Southampton, SO16 6YD, UK. Tel:  +44 (0)23 8077 7624    Email:  </w:t>
      </w:r>
      <w:hyperlink r:id="rId8" w:history="1">
        <w:r w:rsidRPr="00481254">
          <w:rPr>
            <w:rStyle w:val="Hyperlink"/>
          </w:rPr>
          <w:t>cc@mrc.soton.ac.uk</w:t>
        </w:r>
      </w:hyperlink>
    </w:p>
    <w:p w14:paraId="255B8CDB" w14:textId="77777777" w:rsidR="004E2AD1" w:rsidRDefault="004E2AD1" w:rsidP="00481254">
      <w:pPr>
        <w:spacing w:after="120" w:line="360" w:lineRule="auto"/>
        <w:jc w:val="both"/>
      </w:pPr>
    </w:p>
    <w:p w14:paraId="4E9F17FA" w14:textId="3CAE905D" w:rsidR="00C4758A" w:rsidRPr="00465D5C" w:rsidRDefault="00C4758A" w:rsidP="00481254">
      <w:pPr>
        <w:spacing w:after="120" w:line="360" w:lineRule="auto"/>
        <w:jc w:val="both"/>
        <w:rPr>
          <w:b/>
        </w:rPr>
      </w:pPr>
      <w:r w:rsidRPr="00465D5C">
        <w:rPr>
          <w:rFonts w:eastAsia="MS PGothic"/>
          <w:b/>
          <w:bCs/>
          <w:iCs/>
          <w:color w:val="000000"/>
        </w:rPr>
        <w:t xml:space="preserve">Word count: </w:t>
      </w:r>
      <w:r w:rsidR="0027167E" w:rsidRPr="001277A0">
        <w:rPr>
          <w:rFonts w:eastAsia="MS PGothic"/>
          <w:b/>
          <w:bCs/>
          <w:iCs/>
          <w:color w:val="000000"/>
        </w:rPr>
        <w:t>26</w:t>
      </w:r>
      <w:r w:rsidR="001277A0" w:rsidRPr="001277A0">
        <w:rPr>
          <w:rFonts w:eastAsia="MS PGothic"/>
          <w:b/>
          <w:bCs/>
          <w:iCs/>
          <w:color w:val="000000"/>
        </w:rPr>
        <w:t>75</w:t>
      </w:r>
    </w:p>
    <w:p w14:paraId="039DE3C3" w14:textId="5836ADD7" w:rsidR="004A4B82" w:rsidRDefault="00255AF3">
      <w:pPr>
        <w:rPr>
          <w:b/>
        </w:rPr>
      </w:pPr>
      <w:r>
        <w:rPr>
          <w:b/>
        </w:rPr>
        <w:t>Figures: 3</w:t>
      </w:r>
      <w:r w:rsidR="00B620E0">
        <w:rPr>
          <w:b/>
        </w:rPr>
        <w:t>; Tables: 2</w:t>
      </w:r>
    </w:p>
    <w:p w14:paraId="7457A9B6" w14:textId="77777777" w:rsidR="004A4B82" w:rsidRDefault="004A4B82">
      <w:pPr>
        <w:rPr>
          <w:b/>
        </w:rPr>
      </w:pPr>
    </w:p>
    <w:p w14:paraId="2696285B" w14:textId="77777777" w:rsidR="008C0E6B" w:rsidRDefault="008C0E6B">
      <w:pPr>
        <w:rPr>
          <w:b/>
        </w:rPr>
      </w:pPr>
      <w:r>
        <w:rPr>
          <w:b/>
        </w:rPr>
        <w:br w:type="page"/>
      </w:r>
    </w:p>
    <w:p w14:paraId="7D1E150B" w14:textId="6332810C" w:rsidR="00C906FF" w:rsidRDefault="00C906FF" w:rsidP="00481254">
      <w:pPr>
        <w:spacing w:after="120" w:line="360" w:lineRule="auto"/>
        <w:jc w:val="both"/>
        <w:rPr>
          <w:b/>
        </w:rPr>
      </w:pPr>
      <w:bookmarkStart w:id="1" w:name="_Hlk14422099"/>
      <w:r w:rsidRPr="00465D5C">
        <w:rPr>
          <w:b/>
        </w:rPr>
        <w:lastRenderedPageBreak/>
        <w:t>Abstract</w:t>
      </w:r>
    </w:p>
    <w:p w14:paraId="115ED9BF" w14:textId="11D41C83" w:rsidR="003E1583" w:rsidRPr="003E1583" w:rsidRDefault="003E1583" w:rsidP="003E1583">
      <w:pPr>
        <w:spacing w:after="120" w:line="360" w:lineRule="auto"/>
        <w:jc w:val="both"/>
        <w:rPr>
          <w:b/>
        </w:rPr>
      </w:pPr>
      <w:r w:rsidRPr="003E1583">
        <w:rPr>
          <w:b/>
        </w:rPr>
        <w:t>Summary:</w:t>
      </w:r>
      <w:r>
        <w:rPr>
          <w:b/>
        </w:rPr>
        <w:t xml:space="preserve"> </w:t>
      </w:r>
      <w:r>
        <w:t>In the large community-based SCOOP trial, s</w:t>
      </w:r>
      <w:r w:rsidRPr="00465D5C">
        <w:t>ystematic fracture risk screening using FRAX</w:t>
      </w:r>
      <w:r>
        <w:t>®</w:t>
      </w:r>
      <w:r w:rsidRPr="00465D5C">
        <w:t xml:space="preserve"> led to greater use of AOM and greater adherence, in women at high fracture risk, compared with usual care. </w:t>
      </w:r>
    </w:p>
    <w:p w14:paraId="238D9CAD" w14:textId="77777777" w:rsidR="003E1583" w:rsidRPr="00465D5C" w:rsidRDefault="003E1583" w:rsidP="00481254">
      <w:pPr>
        <w:spacing w:after="120" w:line="360" w:lineRule="auto"/>
        <w:jc w:val="both"/>
        <w:rPr>
          <w:b/>
        </w:rPr>
      </w:pPr>
    </w:p>
    <w:p w14:paraId="535485CD" w14:textId="449312E9" w:rsidR="001645B3" w:rsidRDefault="001645B3" w:rsidP="00481254">
      <w:pPr>
        <w:spacing w:after="120" w:line="360" w:lineRule="auto"/>
        <w:jc w:val="both"/>
      </w:pPr>
      <w:bookmarkStart w:id="2" w:name="_Hlk14423571"/>
      <w:r w:rsidRPr="003E1583">
        <w:rPr>
          <w:b/>
        </w:rPr>
        <w:t>Purpose:</w:t>
      </w:r>
      <w:r w:rsidRPr="001645B3">
        <w:t xml:space="preserve"> </w:t>
      </w:r>
      <w:r w:rsidR="00F72C77">
        <w:t>In the</w:t>
      </w:r>
      <w:r w:rsidR="00CF3127">
        <w:t xml:space="preserve"> </w:t>
      </w:r>
      <w:r w:rsidR="00E13468">
        <w:t>SC</w:t>
      </w:r>
      <w:r w:rsidRPr="00465D5C">
        <w:t xml:space="preserve">reening </w:t>
      </w:r>
      <w:r w:rsidR="00E13468">
        <w:t>o</w:t>
      </w:r>
      <w:r>
        <w:t xml:space="preserve">f </w:t>
      </w:r>
      <w:r w:rsidR="00E13468">
        <w:t>Older wOmen for P</w:t>
      </w:r>
      <w:r w:rsidRPr="00465D5C">
        <w:t>revention of fracture</w:t>
      </w:r>
      <w:r>
        <w:t>’</w:t>
      </w:r>
      <w:r w:rsidRPr="00465D5C">
        <w:t xml:space="preserve"> (SCOOP)</w:t>
      </w:r>
      <w:r>
        <w:t xml:space="preserve"> trial</w:t>
      </w:r>
      <w:r w:rsidR="00CF3127">
        <w:t xml:space="preserve"> </w:t>
      </w:r>
      <w:r w:rsidR="00F72C77">
        <w:t xml:space="preserve">we investigated </w:t>
      </w:r>
      <w:r w:rsidRPr="00465D5C">
        <w:t xml:space="preserve">the effect </w:t>
      </w:r>
      <w:r w:rsidR="00F72C77">
        <w:t>of the</w:t>
      </w:r>
      <w:r w:rsidRPr="00465D5C">
        <w:t xml:space="preserve"> screening intervention</w:t>
      </w:r>
      <w:r w:rsidR="00EB7F39">
        <w:t xml:space="preserve"> on</w:t>
      </w:r>
      <w:r w:rsidRPr="00465D5C">
        <w:t xml:space="preserve"> subsequent </w:t>
      </w:r>
      <w:r>
        <w:t xml:space="preserve">long-term </w:t>
      </w:r>
      <w:r w:rsidR="00320782">
        <w:t xml:space="preserve">self-reported </w:t>
      </w:r>
      <w:r w:rsidRPr="00465D5C">
        <w:t>adherence</w:t>
      </w:r>
      <w:r w:rsidR="000308E4">
        <w:t xml:space="preserve"> to antiosteoporosis medications</w:t>
      </w:r>
      <w:r w:rsidR="00A33EC7">
        <w:t>(AOM)</w:t>
      </w:r>
      <w:r w:rsidRPr="00465D5C">
        <w:t>.</w:t>
      </w:r>
    </w:p>
    <w:p w14:paraId="7EF8734F" w14:textId="7ADD6661" w:rsidR="001645B3" w:rsidRDefault="001645B3" w:rsidP="00481254">
      <w:pPr>
        <w:spacing w:after="120" w:line="360" w:lineRule="auto"/>
        <w:jc w:val="both"/>
      </w:pPr>
      <w:r w:rsidRPr="003E1583">
        <w:rPr>
          <w:b/>
        </w:rPr>
        <w:t>Methods:</w:t>
      </w:r>
      <w:r w:rsidRPr="001645B3">
        <w:t xml:space="preserve"> </w:t>
      </w:r>
      <w:r w:rsidR="00A33EC7">
        <w:t>SCOOP</w:t>
      </w:r>
      <w:r w:rsidRPr="00465D5C">
        <w:t xml:space="preserve"> </w:t>
      </w:r>
      <w:r>
        <w:t>wa</w:t>
      </w:r>
      <w:r w:rsidRPr="00465D5C">
        <w:t xml:space="preserve">s a </w:t>
      </w:r>
      <w:r>
        <w:t xml:space="preserve">primary care-based </w:t>
      </w:r>
      <w:r w:rsidRPr="00465D5C">
        <w:t xml:space="preserve">UK multi-centre </w:t>
      </w:r>
      <w:r w:rsidR="00A33EC7">
        <w:t>trial</w:t>
      </w:r>
      <w:r w:rsidRPr="00465D5C">
        <w:t xml:space="preserve"> of screening for fracture risk. 12,483 women (70-85years) were randomised to either</w:t>
      </w:r>
      <w:r>
        <w:t xml:space="preserve"> usual NHS care, or</w:t>
      </w:r>
      <w:r w:rsidRPr="00465D5C">
        <w:t xml:space="preserve"> assessment using the FRAX</w:t>
      </w:r>
      <w:r>
        <w:t>®</w:t>
      </w:r>
      <w:r w:rsidRPr="00465D5C">
        <w:t xml:space="preserve"> tool +/- </w:t>
      </w:r>
      <w:r>
        <w:t>dual-energy X-ray absorptiometry(DXA),</w:t>
      </w:r>
      <w:r w:rsidRPr="00465D5C">
        <w:t xml:space="preserve"> with medication recommended for those found to be at high risk</w:t>
      </w:r>
      <w:r w:rsidRPr="00B075A3">
        <w:t xml:space="preserve"> </w:t>
      </w:r>
      <w:r>
        <w:t xml:space="preserve">of hip </w:t>
      </w:r>
      <w:r w:rsidRPr="00465D5C">
        <w:t>fracture. Self-reported AOM use was obtained by postal questionnaire</w:t>
      </w:r>
      <w:r>
        <w:t>s</w:t>
      </w:r>
      <w:r w:rsidRPr="00465D5C">
        <w:t xml:space="preserve"> at 6, 12, 24, 36, 48 and 60 months.</w:t>
      </w:r>
      <w:r w:rsidR="00A21750">
        <w:t xml:space="preserve"> </w:t>
      </w:r>
      <w:r w:rsidR="005C01C2">
        <w:t>Analysis was limited to those who initiated AOM during follow-up.</w:t>
      </w:r>
      <w:r w:rsidRPr="00465D5C">
        <w:t xml:space="preserve">  </w:t>
      </w:r>
      <w:r w:rsidR="002E52C9">
        <w:t>L</w:t>
      </w:r>
      <w:r w:rsidRPr="00465D5C">
        <w:t>ogistic regression was used to explore baseline determinants of adherence</w:t>
      </w:r>
      <w:r w:rsidR="00A33EC7">
        <w:t>(good&gt;=80%; poor&lt;80%).</w:t>
      </w:r>
    </w:p>
    <w:p w14:paraId="1C010708" w14:textId="6BDFC676" w:rsidR="001645B3" w:rsidRDefault="001645B3" w:rsidP="00481254">
      <w:pPr>
        <w:spacing w:after="120" w:line="360" w:lineRule="auto"/>
        <w:jc w:val="both"/>
      </w:pPr>
      <w:r w:rsidRPr="003E1583">
        <w:rPr>
          <w:b/>
        </w:rPr>
        <w:t>Results:</w:t>
      </w:r>
      <w:r w:rsidRPr="001645B3">
        <w:t xml:space="preserve"> </w:t>
      </w:r>
      <w:r w:rsidRPr="00465D5C">
        <w:t xml:space="preserve">The mean (SD) age of participants was 75.6 (4.2) years, with 6233 randomised to screening and 6250 to the control group. </w:t>
      </w:r>
      <w:r w:rsidR="005A429D">
        <w:t xml:space="preserve"> Of those participants identified at high fracture risk i</w:t>
      </w:r>
      <w:r w:rsidRPr="00465D5C">
        <w:t>n the screening group</w:t>
      </w:r>
      <w:r>
        <w:t>, 3</w:t>
      </w:r>
      <w:r w:rsidR="005A429D">
        <w:t>8.2</w:t>
      </w:r>
      <w:r>
        <w:t>% of those</w:t>
      </w:r>
      <w:r w:rsidR="005A429D">
        <w:t xml:space="preserve"> </w:t>
      </w:r>
      <w:r w:rsidRPr="00465D5C">
        <w:t>on treatment at 6 months were still treated at 60 months;</w:t>
      </w:r>
      <w:r w:rsidR="005A429D">
        <w:t xml:space="preserve"> whereas</w:t>
      </w:r>
      <w:r w:rsidRPr="00465D5C">
        <w:t xml:space="preserve"> the </w:t>
      </w:r>
      <w:r>
        <w:t>corresponding</w:t>
      </w:r>
      <w:r w:rsidRPr="00465D5C">
        <w:t xml:space="preserve"> figure for the control group </w:t>
      </w:r>
      <w:r w:rsidRPr="00465D5C">
        <w:lastRenderedPageBreak/>
        <w:t xml:space="preserve">was 21.6%. Older age was associated with </w:t>
      </w:r>
      <w:r w:rsidR="002E52C9">
        <w:t>poor</w:t>
      </w:r>
      <w:r w:rsidR="00EB7F39">
        <w:t>er</w:t>
      </w:r>
      <w:r w:rsidR="002E52C9" w:rsidRPr="00465D5C">
        <w:t xml:space="preserve"> </w:t>
      </w:r>
      <w:r w:rsidRPr="00465D5C">
        <w:t>adherence [OR</w:t>
      </w:r>
      <w:r w:rsidR="00FE3047">
        <w:t xml:space="preserve"> per year increase in age</w:t>
      </w:r>
      <w:r w:rsidRPr="00465D5C">
        <w:t xml:space="preserve"> 0.96 (95%CI: 0.93, 0.9</w:t>
      </w:r>
      <w:r w:rsidR="002E52C9">
        <w:t>9</w:t>
      </w:r>
      <w:r w:rsidRPr="00465D5C">
        <w:t>), p=0.01]</w:t>
      </w:r>
      <w:r>
        <w:t>, whereas</w:t>
      </w:r>
      <w:r w:rsidRPr="00465D5C">
        <w:t xml:space="preserve"> history of parental hip fracture </w:t>
      </w:r>
      <w:r>
        <w:t xml:space="preserve">was associated </w:t>
      </w:r>
      <w:r w:rsidRPr="00465D5C">
        <w:t>with greater</w:t>
      </w:r>
      <w:r w:rsidR="002E52C9">
        <w:t xml:space="preserve"> rates</w:t>
      </w:r>
      <w:r w:rsidRPr="00465D5C">
        <w:t xml:space="preserve"> adherence [OR 1.6</w:t>
      </w:r>
      <w:r w:rsidR="002E52C9">
        <w:t>7</w:t>
      </w:r>
      <w:r w:rsidRPr="00465D5C">
        <w:t xml:space="preserve"> (95%CI: 1.2</w:t>
      </w:r>
      <w:r w:rsidR="002E52C9">
        <w:t>3</w:t>
      </w:r>
      <w:r w:rsidRPr="00465D5C">
        <w:t>, 2.2</w:t>
      </w:r>
      <w:r w:rsidR="002E52C9">
        <w:t>6</w:t>
      </w:r>
      <w:r w:rsidRPr="00465D5C">
        <w:t>), p&lt;0.01].</w:t>
      </w:r>
    </w:p>
    <w:p w14:paraId="79A2B077" w14:textId="38CCE412" w:rsidR="001645B3" w:rsidRDefault="001645B3" w:rsidP="00481254">
      <w:pPr>
        <w:spacing w:after="120" w:line="360" w:lineRule="auto"/>
        <w:jc w:val="both"/>
      </w:pPr>
      <w:r w:rsidRPr="003E1583">
        <w:rPr>
          <w:b/>
        </w:rPr>
        <w:t>Conclusions:</w:t>
      </w:r>
      <w:r>
        <w:t xml:space="preserve"> </w:t>
      </w:r>
      <w:r w:rsidRPr="00465D5C">
        <w:t>Systematic fracture risk screening using FRAX</w:t>
      </w:r>
      <w:r>
        <w:t>®</w:t>
      </w:r>
      <w:r w:rsidRPr="00465D5C">
        <w:t xml:space="preserve"> leads to greater use of AOM and greater adherence, in women at high fracture risk, compared with usual care. </w:t>
      </w:r>
    </w:p>
    <w:bookmarkEnd w:id="1"/>
    <w:bookmarkEnd w:id="2"/>
    <w:p w14:paraId="0E0AB2CA" w14:textId="77777777" w:rsidR="003E1583" w:rsidRDefault="003E1583" w:rsidP="00874A2F">
      <w:pPr>
        <w:spacing w:after="120" w:line="360" w:lineRule="auto"/>
        <w:jc w:val="both"/>
      </w:pPr>
    </w:p>
    <w:p w14:paraId="4B79B73D" w14:textId="77777777" w:rsidR="003E1583" w:rsidRPr="00465D5C" w:rsidRDefault="003E1583" w:rsidP="003E1583">
      <w:pPr>
        <w:spacing w:after="120" w:line="360" w:lineRule="auto"/>
        <w:jc w:val="both"/>
        <w:rPr>
          <w:rFonts w:eastAsia="MS PGothic"/>
          <w:bCs/>
          <w:iCs/>
          <w:color w:val="000000"/>
        </w:rPr>
      </w:pPr>
      <w:r w:rsidRPr="00465D5C">
        <w:rPr>
          <w:rFonts w:eastAsia="MS PGothic"/>
          <w:b/>
          <w:bCs/>
          <w:iCs/>
          <w:color w:val="000000"/>
        </w:rPr>
        <w:t xml:space="preserve">Keywords: </w:t>
      </w:r>
      <w:r w:rsidRPr="00465D5C">
        <w:rPr>
          <w:rFonts w:eastAsia="MS PGothic"/>
          <w:bCs/>
          <w:iCs/>
          <w:color w:val="000000"/>
        </w:rPr>
        <w:t xml:space="preserve">Osteoporosis, </w:t>
      </w:r>
      <w:r>
        <w:rPr>
          <w:rFonts w:eastAsia="MS PGothic"/>
          <w:bCs/>
          <w:iCs/>
          <w:color w:val="000000"/>
        </w:rPr>
        <w:t xml:space="preserve">epidemiology, </w:t>
      </w:r>
      <w:r w:rsidRPr="00465D5C">
        <w:rPr>
          <w:rFonts w:eastAsia="MS PGothic"/>
          <w:bCs/>
          <w:iCs/>
          <w:color w:val="000000"/>
        </w:rPr>
        <w:t>adherence</w:t>
      </w:r>
      <w:r>
        <w:rPr>
          <w:rFonts w:eastAsia="MS PGothic"/>
          <w:bCs/>
          <w:iCs/>
          <w:color w:val="000000"/>
        </w:rPr>
        <w:t>, medication, FRAX</w:t>
      </w:r>
      <w:r>
        <w:t>®</w:t>
      </w:r>
      <w:r>
        <w:rPr>
          <w:rFonts w:eastAsia="MS PGothic"/>
          <w:bCs/>
          <w:iCs/>
          <w:color w:val="000000"/>
        </w:rPr>
        <w:t>, screening</w:t>
      </w:r>
    </w:p>
    <w:p w14:paraId="6FFE5EF8" w14:textId="29571D45" w:rsidR="00874A2F" w:rsidRDefault="00874A2F" w:rsidP="00874A2F">
      <w:pPr>
        <w:spacing w:after="120" w:line="360" w:lineRule="auto"/>
        <w:jc w:val="both"/>
      </w:pPr>
      <w:r>
        <w:br w:type="page"/>
      </w:r>
    </w:p>
    <w:p w14:paraId="2606063A" w14:textId="77777777" w:rsidR="00223A2C" w:rsidRPr="00465D5C" w:rsidRDefault="00223A2C" w:rsidP="00481254">
      <w:pPr>
        <w:spacing w:after="120" w:line="360" w:lineRule="auto"/>
        <w:jc w:val="both"/>
        <w:rPr>
          <w:b/>
        </w:rPr>
      </w:pPr>
      <w:bookmarkStart w:id="3" w:name="_Hlk14424932"/>
      <w:r w:rsidRPr="00465D5C">
        <w:rPr>
          <w:b/>
        </w:rPr>
        <w:lastRenderedPageBreak/>
        <w:t>Introduction</w:t>
      </w:r>
    </w:p>
    <w:p w14:paraId="028738C0" w14:textId="1BC14650" w:rsidR="000933C7" w:rsidRDefault="00250EA9" w:rsidP="00481254">
      <w:pPr>
        <w:spacing w:after="120" w:line="360" w:lineRule="auto"/>
        <w:jc w:val="both"/>
      </w:pPr>
      <w:r>
        <w:t>Osteoporosis risk assessment has advanced markedly in recent decades. The introduction of an operatio</w:t>
      </w:r>
      <w:r w:rsidR="002E539C">
        <w:t xml:space="preserve">nal definition of osteoporosis </w:t>
      </w:r>
      <w:r>
        <w:t>based on</w:t>
      </w:r>
      <w:r w:rsidR="0089775B">
        <w:t xml:space="preserve"> dual-energy X-ray absorptiometry (DXA) bone mineral density (BMD)</w:t>
      </w:r>
      <w:r>
        <w:t xml:space="preserve"> by the World Health Organisation in the mid-1990s permitted identification of those at risk of fracture</w:t>
      </w:r>
      <w:r w:rsidR="004002D2">
        <w:t xml:space="preserve"> due to a reduced bone mass</w:t>
      </w:r>
      <w:r w:rsidR="00F731F4">
        <w:t>.</w:t>
      </w:r>
      <w:r w:rsidR="00355C02">
        <w:fldChar w:fldCharType="begin"/>
      </w:r>
      <w:r w:rsidR="00824045">
        <w:instrText xml:space="preserve"> ADDIN EN.CITE &lt;EndNote&gt;&lt;Cite&gt;&lt;Year&gt;1994&lt;/Year&gt;&lt;RecNum&gt;4932&lt;/RecNum&gt;&lt;DisplayText&gt;[1]&lt;/DisplayText&gt;&lt;record&gt;&lt;rec-number&gt;4932&lt;/rec-number&gt;&lt;foreign-keys&gt;&lt;key app="EN" db-id="p0w2r505hvs222essdtvfrfxer9w0spesp9e" timestamp="1339752600"&gt;4932&lt;/key&gt;&lt;/foreign-keys&gt;&lt;ref-type name="Report"&gt;27&lt;/ref-type&gt;&lt;contributors&gt;&lt;/contributors&gt;&lt;titles&gt;&lt;title&gt;World Health Organisation. Assessment of fracture risk and its application to screening for postmenopausal osteoporosis&lt;/title&gt;&lt;/titles&gt;&lt;keywords&gt;&lt;keyword&gt;World Health&lt;/keyword&gt;&lt;keyword&gt;Health&lt;/keyword&gt;&lt;keyword&gt;Risk&lt;/keyword&gt;&lt;keyword&gt;Osteoporosis&lt;/keyword&gt;&lt;/keywords&gt;&lt;dates&gt;&lt;year&gt;1994&lt;/year&gt;&lt;/dates&gt;&lt;pub-location&gt;Geneva&lt;/pub-location&gt;&lt;publisher&gt;WHO  &lt;/publisher&gt;&lt;urls&gt;&lt;/urls&gt;&lt;/record&gt;&lt;/Cite&gt;&lt;/EndNote&gt;</w:instrText>
      </w:r>
      <w:r w:rsidR="00355C02">
        <w:fldChar w:fldCharType="separate"/>
      </w:r>
      <w:r w:rsidR="00824045">
        <w:rPr>
          <w:noProof/>
        </w:rPr>
        <w:t>[1]</w:t>
      </w:r>
      <w:r w:rsidR="00355C02">
        <w:fldChar w:fldCharType="end"/>
      </w:r>
      <w:r>
        <w:t xml:space="preserve"> Recognition of the contribution of risk factors other tha</w:t>
      </w:r>
      <w:r w:rsidR="00355C02">
        <w:t>n BMD, and</w:t>
      </w:r>
      <w:r w:rsidR="004002D2">
        <w:t xml:space="preserve"> the latter’s</w:t>
      </w:r>
      <w:r w:rsidR="00355C02">
        <w:t xml:space="preserve"> sub-</w:t>
      </w:r>
      <w:r>
        <w:t xml:space="preserve">optimal sensitivity for fracture prediction, led to the development of the </w:t>
      </w:r>
      <w:r w:rsidR="00355C02">
        <w:t>FRAX</w:t>
      </w:r>
      <w:r w:rsidR="000326FD">
        <w:t>®</w:t>
      </w:r>
      <w:r>
        <w:t xml:space="preserve"> Fracture Risk Calculation tool</w:t>
      </w:r>
      <w:r w:rsidR="00122F3B">
        <w:t>. This</w:t>
      </w:r>
      <w:r>
        <w:t xml:space="preserve"> uses a small number of intuitively reasonable and clinically readily available risk factors</w:t>
      </w:r>
      <w:r w:rsidR="00355C02">
        <w:t>,</w:t>
      </w:r>
      <w:r>
        <w:t xml:space="preserve"> together with femoral neck BMD if </w:t>
      </w:r>
      <w:r w:rsidR="00272B62">
        <w:t>measured</w:t>
      </w:r>
      <w:r w:rsidR="00355C02">
        <w:t>,</w:t>
      </w:r>
      <w:r>
        <w:t xml:space="preserve"> to calculate an individualised 10</w:t>
      </w:r>
      <w:r w:rsidR="00355C02">
        <w:t>-</w:t>
      </w:r>
      <w:r>
        <w:t>year probability of fracture, integrating risk of fracture with the competing hazard of death</w:t>
      </w:r>
      <w:r w:rsidR="00F731F4">
        <w:t>.</w:t>
      </w:r>
      <w:r w:rsidR="00355C02">
        <w:fldChar w:fldCharType="begin"/>
      </w:r>
      <w:r w:rsidR="00824045">
        <w:instrText xml:space="preserve"> ADDIN EN.CITE &lt;EndNote&gt;&lt;Cite&gt;&lt;Author&gt;Kanis&lt;/Author&gt;&lt;Year&gt;2007&lt;/Year&gt;&lt;RecNum&gt;7083&lt;/RecNum&gt;&lt;DisplayText&gt;[2]&lt;/DisplayText&gt;&lt;record&gt;&lt;rec-number&gt;7083&lt;/rec-number&gt;&lt;foreign-keys&gt;&lt;key app="EN" db-id="p0w2r505hvs222essdtvfrfxer9w0spesp9e" timestamp="1455659054"&gt;7083&lt;/key&gt;&lt;/foreign-keys&gt;&lt;ref-type name="Report"&gt;27&lt;/ref-type&gt;&lt;contributors&gt;&lt;authors&gt;&lt;author&gt;Kanis, J. A.&lt;/author&gt;&lt;/authors&gt;&lt;tertiary-authors&gt;&lt;author&gt;WHO&lt;/author&gt;&lt;/tertiary-authors&gt;&lt;/contributors&gt;&lt;titles&gt;&lt;title&gt;Assessment of osteoporosis at the primary health care level&lt;/title&gt;&lt;secondary-title&gt;WHO Scientific Group Technical Report&lt;/secondary-title&gt;&lt;/titles&gt;&lt;dates&gt;&lt;year&gt;2007&lt;/year&gt;&lt;/dates&gt;&lt;pub-location&gt;Geneva&lt;/pub-location&gt;&lt;publisher&gt;World Health Organization&lt;/publisher&gt;&lt;urls&gt;&lt;/urls&gt;&lt;/record&gt;&lt;/Cite&gt;&lt;/EndNote&gt;</w:instrText>
      </w:r>
      <w:r w:rsidR="00355C02">
        <w:fldChar w:fldCharType="separate"/>
      </w:r>
      <w:r w:rsidR="00824045">
        <w:rPr>
          <w:noProof/>
        </w:rPr>
        <w:t>[2]</w:t>
      </w:r>
      <w:r w:rsidR="00355C02">
        <w:fldChar w:fldCharType="end"/>
      </w:r>
      <w:r>
        <w:t xml:space="preserve"> </w:t>
      </w:r>
    </w:p>
    <w:p w14:paraId="531F4E94" w14:textId="68EF8B0A" w:rsidR="000933C7" w:rsidRDefault="00250EA9" w:rsidP="00481254">
      <w:pPr>
        <w:spacing w:after="120" w:line="360" w:lineRule="auto"/>
        <w:jc w:val="both"/>
      </w:pPr>
      <w:r>
        <w:t xml:space="preserve">There are around 120 guidelines internationally </w:t>
      </w:r>
      <w:r w:rsidR="00122F3B">
        <w:t xml:space="preserve">that </w:t>
      </w:r>
      <w:r>
        <w:t xml:space="preserve">use the </w:t>
      </w:r>
      <w:r w:rsidR="00355C02">
        <w:t>FRAX</w:t>
      </w:r>
      <w:r w:rsidR="00775489">
        <w:t>®</w:t>
      </w:r>
      <w:r>
        <w:t xml:space="preserve"> tool</w:t>
      </w:r>
      <w:r w:rsidR="00F731F4">
        <w:t>.</w:t>
      </w:r>
      <w:r w:rsidR="00355C02">
        <w:fldChar w:fldCharType="begin"/>
      </w:r>
      <w:r w:rsidR="00824045">
        <w:instrText xml:space="preserve"> ADDIN EN.CITE &lt;EndNote&gt;&lt;Cite&gt;&lt;Author&gt;Kanis&lt;/Author&gt;&lt;Year&gt;2016&lt;/Year&gt;&lt;RecNum&gt;7312&lt;/RecNum&gt;&lt;DisplayText&gt;[3]&lt;/DisplayText&gt;&lt;record&gt;&lt;rec-number&gt;7312&lt;/rec-number&gt;&lt;foreign-keys&gt;&lt;key app="EN" db-id="p0w2r505hvs222essdtvfrfxer9w0spesp9e" timestamp="1475565385"&gt;7312&lt;/key&gt;&lt;/foreign-keys&gt;&lt;ref-type name="Journal Article"&gt;17&lt;/ref-type&gt;&lt;contributors&gt;&lt;authors&gt;&lt;author&gt;Kanis, J. A.&lt;/author&gt;&lt;author&gt;Harvey, N. C.&lt;/author&gt;&lt;author&gt;Cooper, C.&lt;/author&gt;&lt;author&gt;Johansson, H.&lt;/author&gt;&lt;author&gt;Oden, A.&lt;/author&gt;&lt;author&gt;McCloskey, E. V.&lt;/author&gt;&lt;/authors&gt;&lt;/contributors&gt;&lt;auth-address&gt;Centre for Metabolic Diseases, University of Sheffield Medical School, Beech Hill Road, Sheffield, S10 2RX, UK. w.j.pontefract@sheffield.ac.uk.&amp;#xD;Institute of Health and Ageing, Australian Catholic University, Melbourne, Australia. w.j.pontefract@sheffield.ac.uk.&amp;#xD;MRC Lifecourse Epidemiology Unit, University of Southampton, Southampton, UK.&amp;#xD;Centre for Metabolic Diseases, University of Sheffield Medical School, Beech Hill Road, Sheffield, S10 2RX, UK.&lt;/auth-address&gt;&lt;titles&gt;&lt;title&gt;A systematic review of intervention thresholds based on FRAX : A report prepared for the National Osteoporosis Guideline Group and the International Osteoporosis Foundation&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25&lt;/pages&gt;&lt;volume&gt;11&lt;/volume&gt;&lt;number&gt;1&lt;/number&gt;&lt;edition&gt;2016/07/29&lt;/edition&gt;&lt;dates&gt;&lt;year&gt;2016&lt;/year&gt;&lt;pub-dates&gt;&lt;date&gt;Dec&lt;/date&gt;&lt;/pub-dates&gt;&lt;/dates&gt;&lt;isbn&gt;1862-3514 (Electronic)&lt;/isbn&gt;&lt;accession-num&gt;27465509&lt;/accession-num&gt;&lt;urls&gt;&lt;/urls&gt;&lt;custom2&gt;PMC4978487&lt;/custom2&gt;&lt;custom6&gt;Ems69443&lt;/custom6&gt;&lt;electronic-resource-num&gt;10.1007/s11657-016-0278-z&lt;/electronic-resource-num&gt;&lt;remote-database-provider&gt;NLM&lt;/remote-database-provider&gt;&lt;language&gt;eng&lt;/language&gt;&lt;/record&gt;&lt;/Cite&gt;&lt;/EndNote&gt;</w:instrText>
      </w:r>
      <w:r w:rsidR="00355C02">
        <w:fldChar w:fldCharType="separate"/>
      </w:r>
      <w:r w:rsidR="00824045">
        <w:rPr>
          <w:noProof/>
        </w:rPr>
        <w:t>[3]</w:t>
      </w:r>
      <w:r w:rsidR="00355C02">
        <w:fldChar w:fldCharType="end"/>
      </w:r>
      <w:r>
        <w:t xml:space="preserve"> Whilst</w:t>
      </w:r>
      <w:r w:rsidR="00900E7A">
        <w:t xml:space="preserve"> the majority of guidelines have </w:t>
      </w:r>
      <w:r w:rsidR="00122F3B">
        <w:t xml:space="preserve">suggested </w:t>
      </w:r>
      <w:r w:rsidR="00900E7A">
        <w:t>approach</w:t>
      </w:r>
      <w:r w:rsidR="002E539C">
        <w:t>es</w:t>
      </w:r>
      <w:r w:rsidR="00900E7A">
        <w:t xml:space="preserve"> based on opportunistic case finding </w:t>
      </w:r>
      <w:r w:rsidR="00122F3B">
        <w:t>(</w:t>
      </w:r>
      <w:r w:rsidR="00355C02">
        <w:t xml:space="preserve">for example the </w:t>
      </w:r>
      <w:r w:rsidR="00272B62">
        <w:t xml:space="preserve">earlier </w:t>
      </w:r>
      <w:r w:rsidR="00355C02">
        <w:t>UK Royal College of Physicians G</w:t>
      </w:r>
      <w:r w:rsidR="00900E7A">
        <w:t>uidelines and subsequent</w:t>
      </w:r>
      <w:r w:rsidR="00B970F5">
        <w:t>ly</w:t>
      </w:r>
      <w:r w:rsidR="00900E7A">
        <w:t xml:space="preserve"> the National Osteoporosis Guideline Group</w:t>
      </w:r>
      <w:r w:rsidR="00355C02">
        <w:fldChar w:fldCharType="begin">
          <w:fldData xml:space="preserve">PEVuZE5vdGU+PENpdGU+PEF1dGhvcj5Db21wc3RvbjwvQXV0aG9yPjxZZWFyPjIwMTc8L1llYXI+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==
</w:fldData>
        </w:fldChar>
      </w:r>
      <w:r w:rsidR="00824045">
        <w:instrText xml:space="preserve"> ADDIN EN.CITE </w:instrText>
      </w:r>
      <w:r w:rsidR="00824045">
        <w:fldChar w:fldCharType="begin">
          <w:fldData xml:space="preserve">PEVuZE5vdGU+PENpdGU+PEF1dGhvcj5Db21wc3RvbjwvQXV0aG9yPjxZZWFyPjIwMTc8L1llYXI+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==
</w:fldData>
        </w:fldChar>
      </w:r>
      <w:r w:rsidR="00824045">
        <w:instrText xml:space="preserve"> ADDIN EN.CITE.DATA </w:instrText>
      </w:r>
      <w:r w:rsidR="00824045">
        <w:fldChar w:fldCharType="end"/>
      </w:r>
      <w:r w:rsidR="00355C02">
        <w:fldChar w:fldCharType="separate"/>
      </w:r>
      <w:r w:rsidR="00824045">
        <w:rPr>
          <w:noProof/>
        </w:rPr>
        <w:t>[4]</w:t>
      </w:r>
      <w:r w:rsidR="00355C02">
        <w:fldChar w:fldCharType="end"/>
      </w:r>
      <w:r w:rsidR="00122F3B">
        <w:t>)</w:t>
      </w:r>
      <w:r w:rsidR="004032F5">
        <w:t>,</w:t>
      </w:r>
      <w:r w:rsidR="00900E7A">
        <w:t xml:space="preserve"> the effectiveness</w:t>
      </w:r>
      <w:r w:rsidR="00B970F5">
        <w:t xml:space="preserve"> and cost effectiveness</w:t>
      </w:r>
      <w:r w:rsidR="00900E7A">
        <w:t xml:space="preserve"> of systematic screening has recently been demonstrated in the </w:t>
      </w:r>
      <w:r w:rsidR="00355C02">
        <w:t>SCOOP</w:t>
      </w:r>
      <w:r w:rsidR="00900E7A">
        <w:t xml:space="preserve"> trial</w:t>
      </w:r>
      <w:r w:rsidR="00F731F4">
        <w:t>.</w:t>
      </w:r>
      <w:r w:rsidR="00355C02">
        <w:fldChar w:fldCharType="begin">
          <w:fldData xml:space="preserve">PEVuZE5vdGU+PENpdGU+PEF1dGhvcj5TaGVwc3RvbmU8L0F1dGhvcj48WWVhcj4yMDEyPC9ZZWFy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aXMgSW50ZXJuYXRpb25hbDwvZnVsbC10aXRsZT48YWJici0xPk9zdGVv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</w:fldData>
        </w:fldChar>
      </w:r>
      <w:r w:rsidR="00824045">
        <w:instrText xml:space="preserve"> ADDIN EN.CITE </w:instrText>
      </w:r>
      <w:r w:rsidR="00824045">
        <w:fldChar w:fldCharType="begin">
          <w:fldData xml:space="preserve">PEVuZE5vdGU+PENpdGU+PEF1dGhvcj5TaGVwc3RvbmU8L0F1dGhvcj48WWVhcj4yMDEyPC9ZZWFy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aXMgSW50ZXJuYXRpb25hbDwvZnVsbC10aXRsZT48YWJici0xPk9zdGVv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</w:fldData>
        </w:fldChar>
      </w:r>
      <w:r w:rsidR="00824045">
        <w:instrText xml:space="preserve"> ADDIN EN.CITE.DATA </w:instrText>
      </w:r>
      <w:r w:rsidR="00824045">
        <w:fldChar w:fldCharType="end"/>
      </w:r>
      <w:r w:rsidR="00355C02">
        <w:fldChar w:fldCharType="separate"/>
      </w:r>
      <w:r w:rsidR="00824045">
        <w:rPr>
          <w:noProof/>
        </w:rPr>
        <w:t>[5-8]</w:t>
      </w:r>
      <w:r w:rsidR="00355C02">
        <w:fldChar w:fldCharType="end"/>
      </w:r>
      <w:r w:rsidR="00900E7A">
        <w:t xml:space="preserve"> </w:t>
      </w:r>
      <w:r w:rsidR="00773F94">
        <w:t>Although there was no effect on fractures overall, i</w:t>
      </w:r>
      <w:r w:rsidR="00122F3B">
        <w:t>n this trial</w:t>
      </w:r>
      <w:r w:rsidR="00900E7A">
        <w:t xml:space="preserve">, identification </w:t>
      </w:r>
      <w:r w:rsidR="00355C02">
        <w:t xml:space="preserve">in primary care </w:t>
      </w:r>
      <w:r w:rsidR="00900E7A">
        <w:t xml:space="preserve">of older women at high risk of fracture </w:t>
      </w:r>
      <w:r w:rsidR="00122F3B">
        <w:t>(</w:t>
      </w:r>
      <w:r w:rsidR="00900E7A">
        <w:t xml:space="preserve">using </w:t>
      </w:r>
      <w:r w:rsidR="00355C02">
        <w:t>FRAX</w:t>
      </w:r>
      <w:r w:rsidR="00775489">
        <w:t>®</w:t>
      </w:r>
      <w:r w:rsidR="00355C02">
        <w:t xml:space="preserve"> probability of hip fracture</w:t>
      </w:r>
      <w:r w:rsidR="00900E7A">
        <w:t xml:space="preserve"> and subsequent</w:t>
      </w:r>
      <w:r w:rsidR="007E0728">
        <w:t xml:space="preserve"> recommendation for treatment</w:t>
      </w:r>
      <w:r w:rsidR="00122F3B">
        <w:t>)</w:t>
      </w:r>
      <w:r w:rsidR="007E0728">
        <w:t xml:space="preserve"> led to a 28% reduction in hip fracture</w:t>
      </w:r>
      <w:r w:rsidR="00355C02">
        <w:t>s</w:t>
      </w:r>
      <w:r w:rsidR="007E0728">
        <w:t xml:space="preserve"> over 5 years compared with usual care</w:t>
      </w:r>
      <w:r w:rsidR="00F731F4">
        <w:t>.</w:t>
      </w:r>
      <w:r w:rsidR="00355C02">
        <w:fldChar w:fldCharType="begin">
          <w:fldData xml:space="preserve">PEVuZE5vdGU+PENpdGU+PEF1dGhvcj5TaGVwc3RvbmU8L0F1dGhvcj48WWVhcj4yMDE3PC9ZZWFy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</w:fldData>
        </w:fldChar>
      </w:r>
      <w:r w:rsidR="00824045">
        <w:instrText xml:space="preserve"> ADDIN EN.CITE </w:instrText>
      </w:r>
      <w:r w:rsidR="00824045">
        <w:fldChar w:fldCharType="begin">
          <w:fldData xml:space="preserve">PEVuZE5vdGU+PENpdGU+PEF1dGhvcj5TaGVwc3RvbmU8L0F1dGhvcj48WWVhcj4yMDE3PC9ZZWFy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</w:fldData>
        </w:fldChar>
      </w:r>
      <w:r w:rsidR="00824045">
        <w:instrText xml:space="preserve"> ADDIN EN.CITE.DATA </w:instrText>
      </w:r>
      <w:r w:rsidR="00824045">
        <w:fldChar w:fldCharType="end"/>
      </w:r>
      <w:r w:rsidR="00355C02">
        <w:fldChar w:fldCharType="separate"/>
      </w:r>
      <w:r w:rsidR="00824045">
        <w:rPr>
          <w:noProof/>
        </w:rPr>
        <w:t>[6]</w:t>
      </w:r>
      <w:r w:rsidR="00355C02">
        <w:fldChar w:fldCharType="end"/>
      </w:r>
      <w:r w:rsidR="007E0728">
        <w:t xml:space="preserve"> Such advances must be viewed </w:t>
      </w:r>
      <w:r w:rsidR="007E0728">
        <w:lastRenderedPageBreak/>
        <w:t>in the context of an international backdrop of declining medication use for both primary and secondary prevention for a variety of reasons but</w:t>
      </w:r>
      <w:r w:rsidR="00122F3B">
        <w:t>,</w:t>
      </w:r>
      <w:r w:rsidR="007E0728">
        <w:t xml:space="preserve"> critically, </w:t>
      </w:r>
      <w:r w:rsidR="00122F3B">
        <w:t xml:space="preserve">this makes </w:t>
      </w:r>
      <w:r w:rsidR="007E0728">
        <w:t xml:space="preserve">interventions </w:t>
      </w:r>
      <w:r w:rsidR="00122F3B">
        <w:t>that</w:t>
      </w:r>
      <w:r w:rsidR="007E0728">
        <w:t xml:space="preserve"> optimise identification and treatment of patients at high fracture</w:t>
      </w:r>
      <w:r w:rsidR="002E539C">
        <w:t xml:space="preserve"> risk</w:t>
      </w:r>
      <w:r w:rsidR="007E0728">
        <w:t xml:space="preserve"> a </w:t>
      </w:r>
      <w:r w:rsidR="00355C02">
        <w:t>global</w:t>
      </w:r>
      <w:r w:rsidR="007E0728">
        <w:t xml:space="preserve"> imperative</w:t>
      </w:r>
      <w:r w:rsidR="00F731F4">
        <w:t>.</w:t>
      </w:r>
      <w:r w:rsidR="00355C02">
        <w:fldChar w:fldCharType="begin">
          <w:fldData xml:space="preserve">PEVuZE5vdGU+PENpdGU+PEF1dGhvcj5LYW5pczwvQXV0aG9yPjxZZWFyPjIwMTQ8L1llYXI+PFJl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L3BlcmlvZGljYWw+PHBhZ2VzPjE5MjYtODwv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C9wZXJpb2RpY2FsPjxwYWdlcz4xNTA3LTE1Mjk8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</w:fldData>
        </w:fldChar>
      </w:r>
      <w:r w:rsidR="00824045">
        <w:instrText xml:space="preserve"> ADDIN EN.CITE </w:instrText>
      </w:r>
      <w:r w:rsidR="00824045">
        <w:fldChar w:fldCharType="begin">
          <w:fldData xml:space="preserve">PEVuZE5vdGU+PENpdGU+PEF1dGhvcj5LYW5pczwvQXV0aG9yPjxZZWFyPjIwMTQ8L1llYXI+PFJl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L3BlcmlvZGljYWw+PHBhZ2VzPjE5MjYtODwv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yBJbnQ8L2Z1bGwtdGl0bGU+PC9wZXJpb2RpY2FsPjxwYWdlcz4xNTA3LTE1Mjk8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</w:fldData>
        </w:fldChar>
      </w:r>
      <w:r w:rsidR="00824045">
        <w:instrText xml:space="preserve"> ADDIN EN.CITE.DATA </w:instrText>
      </w:r>
      <w:r w:rsidR="00824045">
        <w:fldChar w:fldCharType="end"/>
      </w:r>
      <w:r w:rsidR="00355C02">
        <w:fldChar w:fldCharType="separate"/>
      </w:r>
      <w:r w:rsidR="00824045">
        <w:rPr>
          <w:noProof/>
        </w:rPr>
        <w:t>[9, 10]</w:t>
      </w:r>
      <w:r w:rsidR="00355C02">
        <w:fldChar w:fldCharType="end"/>
      </w:r>
      <w:r w:rsidR="007E0728">
        <w:t xml:space="preserve"> </w:t>
      </w:r>
    </w:p>
    <w:p w14:paraId="187F63E8" w14:textId="7B3F68AC" w:rsidR="00250EA9" w:rsidRDefault="007E0728" w:rsidP="00481254">
      <w:pPr>
        <w:spacing w:after="120" w:line="360" w:lineRule="auto"/>
        <w:jc w:val="both"/>
      </w:pPr>
      <w:r>
        <w:t xml:space="preserve">Whilst the </w:t>
      </w:r>
      <w:r w:rsidR="00355C02">
        <w:t>SCOOP</w:t>
      </w:r>
      <w:r>
        <w:t xml:space="preserve"> trial demonstrated that the intervention was </w:t>
      </w:r>
      <w:r w:rsidR="00705154">
        <w:t xml:space="preserve">acceptable and </w:t>
      </w:r>
      <w:r>
        <w:t xml:space="preserve">associated with increased </w:t>
      </w:r>
      <w:r w:rsidR="00355C02">
        <w:t xml:space="preserve">medication </w:t>
      </w:r>
      <w:r w:rsidR="00064889">
        <w:t>initiation</w:t>
      </w:r>
      <w:r>
        <w:t>, a key component of efficacy is adherence</w:t>
      </w:r>
      <w:r w:rsidR="00614155">
        <w:t xml:space="preserve"> (proportion of prescribed doses taken)</w:t>
      </w:r>
      <w:r w:rsidR="00F731F4">
        <w:t>.</w:t>
      </w:r>
      <w:r w:rsidR="00E67B78">
        <w:fldChar w:fldCharType="begin">
          <w:fldData xml:space="preserve">PEVuZE5vdGU+PENpdGU+PEF1dGhvcj5EaWV6LVBlcmV6PC9BdXRob3I+PFllYXI+MjAxNzwvWWVh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wYWdlcz43NjctNzc0PC9wYWdlcz48dm9sdW1lPjI4PC92b2x1bWU+PG51bWJlcj4zPC9udW1i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</w:fldData>
        </w:fldChar>
      </w:r>
      <w:r w:rsidR="00824045">
        <w:instrText xml:space="preserve"> ADDIN EN.CITE </w:instrText>
      </w:r>
      <w:r w:rsidR="00824045">
        <w:fldChar w:fldCharType="begin">
          <w:fldData xml:space="preserve">PEVuZE5vdGU+PENpdGU+PEF1dGhvcj5EaWV6LVBlcmV6PC9BdXRob3I+PFllYXI+MjAxNzwvWWVh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wYWdlcz43NjctNzc0PC9wYWdlcz48dm9sdW1lPjI4PC92b2x1bWU+PG51bWJlcj4zPC9udW1i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</w:fldData>
        </w:fldChar>
      </w:r>
      <w:r w:rsidR="00824045">
        <w:instrText xml:space="preserve"> ADDIN EN.CITE.DATA </w:instrText>
      </w:r>
      <w:r w:rsidR="00824045">
        <w:fldChar w:fldCharType="end"/>
      </w:r>
      <w:r w:rsidR="00E67B78">
        <w:fldChar w:fldCharType="separate"/>
      </w:r>
      <w:r w:rsidR="00824045">
        <w:rPr>
          <w:noProof/>
        </w:rPr>
        <w:t>[11, 12]</w:t>
      </w:r>
      <w:r w:rsidR="00E67B78">
        <w:fldChar w:fldCharType="end"/>
      </w:r>
      <w:r>
        <w:t xml:space="preserve"> In th</w:t>
      </w:r>
      <w:r w:rsidR="00320782">
        <w:t xml:space="preserve">is post hoc exploratory </w:t>
      </w:r>
      <w:r>
        <w:t xml:space="preserve">study, we </w:t>
      </w:r>
      <w:r w:rsidR="00394A91">
        <w:t xml:space="preserve">used existing data from the trial to </w:t>
      </w:r>
      <w:r>
        <w:t xml:space="preserve">investigate whether the </w:t>
      </w:r>
      <w:r w:rsidR="00355C02">
        <w:t>SCOOP</w:t>
      </w:r>
      <w:r>
        <w:t xml:space="preserve"> screening intervention was associated with increased </w:t>
      </w:r>
      <w:r w:rsidR="00FE3047">
        <w:t xml:space="preserve">self-reported </w:t>
      </w:r>
      <w:r>
        <w:t xml:space="preserve">adherence to </w:t>
      </w:r>
      <w:r w:rsidR="000326FD">
        <w:t>ant</w:t>
      </w:r>
      <w:r w:rsidR="00122F3B">
        <w:t>i</w:t>
      </w:r>
      <w:r w:rsidR="000326FD">
        <w:t xml:space="preserve">-osteoporosis </w:t>
      </w:r>
      <w:r>
        <w:t>medication, and explored the determinants thereof.</w:t>
      </w:r>
    </w:p>
    <w:bookmarkEnd w:id="3"/>
    <w:p w14:paraId="03C9A9FE" w14:textId="77777777" w:rsidR="00E238E0" w:rsidRPr="00465D5C" w:rsidRDefault="00E238E0" w:rsidP="00481254">
      <w:pPr>
        <w:spacing w:after="120" w:line="360" w:lineRule="auto"/>
        <w:jc w:val="both"/>
      </w:pPr>
    </w:p>
    <w:p w14:paraId="6A8B3256" w14:textId="07572A52" w:rsidR="00223A2C" w:rsidRDefault="00223A2C" w:rsidP="00481254">
      <w:pPr>
        <w:spacing w:after="120" w:line="360" w:lineRule="auto"/>
        <w:jc w:val="both"/>
        <w:rPr>
          <w:b/>
        </w:rPr>
      </w:pPr>
      <w:bookmarkStart w:id="4" w:name="_Hlk14424970"/>
      <w:r w:rsidRPr="00465D5C">
        <w:rPr>
          <w:b/>
        </w:rPr>
        <w:t>M</w:t>
      </w:r>
      <w:r w:rsidR="00123F35">
        <w:rPr>
          <w:b/>
        </w:rPr>
        <w:t>aterials and m</w:t>
      </w:r>
      <w:r w:rsidRPr="00465D5C">
        <w:rPr>
          <w:b/>
        </w:rPr>
        <w:t>ethods</w:t>
      </w:r>
    </w:p>
    <w:p w14:paraId="07EB3E14" w14:textId="0381B48D" w:rsidR="00181386" w:rsidRPr="00255AF3" w:rsidRDefault="00181386" w:rsidP="00481254">
      <w:pPr>
        <w:spacing w:after="120" w:line="360" w:lineRule="auto"/>
        <w:jc w:val="both"/>
        <w:rPr>
          <w:i/>
        </w:rPr>
      </w:pPr>
      <w:r w:rsidRPr="00255AF3">
        <w:rPr>
          <w:i/>
        </w:rPr>
        <w:t>Study Design</w:t>
      </w:r>
    </w:p>
    <w:p w14:paraId="79170EDD" w14:textId="1B63025E" w:rsidR="00CB268F" w:rsidRDefault="002623D6" w:rsidP="00481254">
      <w:pPr>
        <w:spacing w:after="120" w:line="360" w:lineRule="auto"/>
        <w:jc w:val="both"/>
      </w:pPr>
      <w:r w:rsidRPr="00465D5C">
        <w:t>The ‘</w:t>
      </w:r>
      <w:r w:rsidR="002E539C" w:rsidRPr="00465D5C">
        <w:t xml:space="preserve">Screening </w:t>
      </w:r>
      <w:r w:rsidR="002E539C">
        <w:t xml:space="preserve">of </w:t>
      </w:r>
      <w:r w:rsidR="002E539C" w:rsidRPr="00465D5C">
        <w:t>older women for prevention of fracture</w:t>
      </w:r>
      <w:r w:rsidR="002E539C">
        <w:t>’</w:t>
      </w:r>
      <w:r w:rsidR="002E539C" w:rsidRPr="00465D5C">
        <w:t xml:space="preserve"> (SCOOP) study </w:t>
      </w:r>
      <w:r w:rsidRPr="00465D5C">
        <w:t xml:space="preserve">was a pragmatic, unblinded, two group, parallel randomised controlled </w:t>
      </w:r>
      <w:r w:rsidR="00CB268F" w:rsidRPr="00465D5C">
        <w:t xml:space="preserve">trial to assess the effectiveness of screening to prevent fractures in older women. Details of the study have been </w:t>
      </w:r>
      <w:r w:rsidR="00F731F4">
        <w:t>published:</w:t>
      </w:r>
      <w:r w:rsidR="00CB268F" w:rsidRPr="00E5671C">
        <w:fldChar w:fldCharType="begin">
          <w:fldData xml:space="preserve">PEVuZE5vdGU+PENpdGU+PEF1dGhvcj5TaGVwc3RvbmU8L0F1dGhvcj48WWVhcj4yMDEyPC9ZZWFy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2lzIEludGVybmF0aW9uYWw8L2Z1bGwtdGl0bGU+PGFiYnItMT5Pc3Rlb3Bv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</w:fldData>
        </w:fldChar>
      </w:r>
      <w:r w:rsidR="00824045">
        <w:instrText xml:space="preserve"> ADDIN EN.CITE </w:instrText>
      </w:r>
      <w:r w:rsidR="00824045">
        <w:fldChar w:fldCharType="begin">
          <w:fldData xml:space="preserve">PEVuZE5vdGU+PENpdGU+PEF1dGhvcj5TaGVwc3RvbmU8L0F1dGhvcj48WWVhcj4yMDEyPC9ZZWFy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2lzIEludGVybmF0aW9uYWw8L2Z1bGwtdGl0bGU+PGFiYnItMT5Pc3Rlb3Bv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</w:fldData>
        </w:fldChar>
      </w:r>
      <w:r w:rsidR="00824045">
        <w:instrText xml:space="preserve"> ADDIN EN.CITE.DATA </w:instrText>
      </w:r>
      <w:r w:rsidR="00824045">
        <w:fldChar w:fldCharType="end"/>
      </w:r>
      <w:r w:rsidR="00CB268F" w:rsidRPr="00E5671C">
        <w:fldChar w:fldCharType="separate"/>
      </w:r>
      <w:r w:rsidR="00824045">
        <w:rPr>
          <w:noProof/>
        </w:rPr>
        <w:t>[5]</w:t>
      </w:r>
      <w:r w:rsidR="00CB268F" w:rsidRPr="00E5671C">
        <w:fldChar w:fldCharType="end"/>
      </w:r>
      <w:r w:rsidR="00CB268F" w:rsidRPr="00465D5C">
        <w:t xml:space="preserve"> in brief</w:t>
      </w:r>
      <w:r w:rsidR="00130059">
        <w:t>,</w:t>
      </w:r>
      <w:r w:rsidR="00CB268F" w:rsidRPr="00465D5C">
        <w:t xml:space="preserve"> women</w:t>
      </w:r>
      <w:r w:rsidR="00F73DC8" w:rsidRPr="00465D5C">
        <w:t xml:space="preserve"> aged 70-85 years</w:t>
      </w:r>
      <w:r w:rsidR="00CB268F" w:rsidRPr="00465D5C">
        <w:t xml:space="preserve"> were </w:t>
      </w:r>
      <w:r w:rsidR="004002D2">
        <w:t>invited</w:t>
      </w:r>
      <w:r w:rsidR="004002D2" w:rsidRPr="00465D5C">
        <w:t xml:space="preserve"> </w:t>
      </w:r>
      <w:r w:rsidR="00CB268F" w:rsidRPr="00465D5C">
        <w:t xml:space="preserve">from primary care lists </w:t>
      </w:r>
      <w:r w:rsidR="004002D2">
        <w:t>within</w:t>
      </w:r>
      <w:r w:rsidR="004002D2" w:rsidRPr="00465D5C">
        <w:t xml:space="preserve"> </w:t>
      </w:r>
      <w:r w:rsidR="00B970F5">
        <w:t>seven</w:t>
      </w:r>
      <w:r w:rsidR="00B970F5" w:rsidRPr="00465D5C">
        <w:t xml:space="preserve"> </w:t>
      </w:r>
      <w:r w:rsidR="00CB268F" w:rsidRPr="00465D5C">
        <w:t>UK centres</w:t>
      </w:r>
      <w:r w:rsidR="004002D2">
        <w:t xml:space="preserve">; those </w:t>
      </w:r>
      <w:r w:rsidR="00234E07">
        <w:t>responding were</w:t>
      </w:r>
      <w:r w:rsidR="00CB268F" w:rsidRPr="00465D5C">
        <w:t xml:space="preserve"> </w:t>
      </w:r>
      <w:r w:rsidR="00A21750">
        <w:t xml:space="preserve">randomly </w:t>
      </w:r>
      <w:r w:rsidR="00A21750">
        <w:lastRenderedPageBreak/>
        <w:t>assigned (1:1)</w:t>
      </w:r>
      <w:r w:rsidR="00A21750" w:rsidRPr="00465D5C">
        <w:t xml:space="preserve"> </w:t>
      </w:r>
      <w:r w:rsidR="00CB268F" w:rsidRPr="00465D5C">
        <w:t xml:space="preserve">to either a screening arm or a control arm. </w:t>
      </w:r>
      <w:r w:rsidR="00A21750">
        <w:t xml:space="preserve">Randomisation was completed using an online, web-based system, and was set up by an independent database programme from the Norwich Clinical Trials Unit. </w:t>
      </w:r>
      <w:r w:rsidR="0087799A" w:rsidRPr="00465D5C">
        <w:t>In the screening arm, t</w:t>
      </w:r>
      <w:r w:rsidR="00CB268F" w:rsidRPr="00465D5C">
        <w:t>he FRAX</w:t>
      </w:r>
      <w:r w:rsidR="0087799A" w:rsidRPr="00465D5C">
        <w:t>® risk algorithm was used to determine baseline fracture risk</w:t>
      </w:r>
      <w:r w:rsidR="00FE458E">
        <w:t xml:space="preserve"> (10-year probability of hip fracture)</w:t>
      </w:r>
      <w:r w:rsidR="00CB268F" w:rsidRPr="00465D5C">
        <w:t xml:space="preserve"> </w:t>
      </w:r>
      <w:r w:rsidR="0087799A" w:rsidRPr="00465D5C">
        <w:t xml:space="preserve">and those participants identified as being at </w:t>
      </w:r>
      <w:r w:rsidR="00F31D3E">
        <w:t xml:space="preserve">moderate or </w:t>
      </w:r>
      <w:r w:rsidR="0087799A" w:rsidRPr="00465D5C">
        <w:t xml:space="preserve">high risk of fracture </w:t>
      </w:r>
      <w:r w:rsidR="00B970F5">
        <w:t>(</w:t>
      </w:r>
      <w:r w:rsidR="00F31D3E">
        <w:t xml:space="preserve">using an age-dependent threshold, equivalent to the 10-year probability consequent to the presence of a previous fracture) </w:t>
      </w:r>
      <w:r w:rsidR="0087799A" w:rsidRPr="00465D5C">
        <w:t xml:space="preserve">had a DXA scan to obtain </w:t>
      </w:r>
      <w:r w:rsidR="00130059">
        <w:t xml:space="preserve">femoral neck </w:t>
      </w:r>
      <w:r w:rsidR="0087799A" w:rsidRPr="00465D5C">
        <w:t>bone mineral density (BMD)</w:t>
      </w:r>
      <w:r w:rsidR="00B970F5">
        <w:t>. T</w:t>
      </w:r>
      <w:r w:rsidR="0087799A" w:rsidRPr="00465D5C">
        <w:t>heir 10-year hip fracture probability was</w:t>
      </w:r>
      <w:r w:rsidR="00B970F5">
        <w:t xml:space="preserve"> then</w:t>
      </w:r>
      <w:r w:rsidR="0087799A" w:rsidRPr="00465D5C">
        <w:t xml:space="preserve"> recalculated</w:t>
      </w:r>
      <w:r w:rsidR="00F31D3E">
        <w:t xml:space="preserve"> including BMD</w:t>
      </w:r>
      <w:r w:rsidR="0087799A" w:rsidRPr="00465D5C">
        <w:t xml:space="preserve">. </w:t>
      </w:r>
      <w:r w:rsidR="00EF12E8" w:rsidRPr="00465D5C">
        <w:t>Those in the control arm received usual UK NHS care</w:t>
      </w:r>
      <w:r w:rsidR="00234E07">
        <w:t xml:space="preserve"> (opportunist</w:t>
      </w:r>
      <w:r w:rsidR="00F31D3E">
        <w:t>ic</w:t>
      </w:r>
      <w:r w:rsidR="00234E07">
        <w:t xml:space="preserve"> discussion of osteoporosis)</w:t>
      </w:r>
      <w:r w:rsidR="00EF12E8" w:rsidRPr="00465D5C">
        <w:t xml:space="preserve">. </w:t>
      </w:r>
      <w:r w:rsidR="00130059">
        <w:t>In the screening arm, a</w:t>
      </w:r>
      <w:r w:rsidR="00673996" w:rsidRPr="00465D5C">
        <w:t>nti</w:t>
      </w:r>
      <w:r w:rsidR="00C6520E">
        <w:t>-</w:t>
      </w:r>
      <w:r w:rsidR="00673996" w:rsidRPr="00465D5C">
        <w:t>osteoporosis medication was recommended to those participants found to be at high risk of fracture</w:t>
      </w:r>
      <w:r w:rsidR="004002D2">
        <w:t xml:space="preserve"> after inclusion of the BMD measurement in FRAX</w:t>
      </w:r>
      <w:r w:rsidR="00775489">
        <w:t>®</w:t>
      </w:r>
      <w:r w:rsidR="00673996" w:rsidRPr="00465D5C">
        <w:t xml:space="preserve">. </w:t>
      </w:r>
      <w:r w:rsidR="00A552F6">
        <w:t>If required anti</w:t>
      </w:r>
      <w:r w:rsidR="00C6520E">
        <w:t>-</w:t>
      </w:r>
      <w:r w:rsidR="00A552F6">
        <w:t>osteoporosis mediation was issued by the study participants</w:t>
      </w:r>
      <w:r w:rsidR="00EB7F39">
        <w:t>’</w:t>
      </w:r>
      <w:r w:rsidR="00A552F6">
        <w:t xml:space="preserve"> Primary Care physician</w:t>
      </w:r>
      <w:r w:rsidR="00EB7F39">
        <w:t>s</w:t>
      </w:r>
      <w:r w:rsidR="00A552F6">
        <w:t>, in accordance with national guidance from the United Kingdom Royal College of Physicians and National Osteoporosis Guideline Group.</w:t>
      </w:r>
      <w:r w:rsidR="00EB7F39">
        <w:fldChar w:fldCharType="begin">
          <w:fldData xml:space="preserve">PEVuZE5vdGU+PENpdGU+PEF1dGhvcj5Db21wc3RvbjwvQXV0aG9yPjxZZWFyPjIwMTc8L1llYXI+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==
</w:fldData>
        </w:fldChar>
      </w:r>
      <w:r w:rsidR="00F653D2">
        <w:instrText xml:space="preserve"> ADDIN EN.CITE </w:instrText>
      </w:r>
      <w:r w:rsidR="00F653D2">
        <w:fldChar w:fldCharType="begin">
          <w:fldData xml:space="preserve">PEVuZE5vdGU+PENpdGU+PEF1dGhvcj5Db21wc3RvbjwvQXV0aG9yPjxZZWFyPjIwMTc8L1llYXI+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==
</w:fldData>
        </w:fldChar>
      </w:r>
      <w:r w:rsidR="00F653D2">
        <w:instrText xml:space="preserve"> ADDIN EN.CITE.DATA </w:instrText>
      </w:r>
      <w:r w:rsidR="00F653D2">
        <w:fldChar w:fldCharType="end"/>
      </w:r>
      <w:r w:rsidR="00EB7F39">
        <w:fldChar w:fldCharType="separate"/>
      </w:r>
      <w:r w:rsidR="00F653D2">
        <w:rPr>
          <w:noProof/>
        </w:rPr>
        <w:t>[4]</w:t>
      </w:r>
      <w:r w:rsidR="00EB7F39">
        <w:fldChar w:fldCharType="end"/>
      </w:r>
      <w:r w:rsidR="00A552F6">
        <w:t xml:space="preserve"> </w:t>
      </w:r>
    </w:p>
    <w:bookmarkEnd w:id="4"/>
    <w:p w14:paraId="21F846B6" w14:textId="1D9191F9" w:rsidR="00181386" w:rsidRPr="00255AF3" w:rsidRDefault="00181386" w:rsidP="00481254">
      <w:pPr>
        <w:spacing w:after="120" w:line="360" w:lineRule="auto"/>
        <w:jc w:val="both"/>
        <w:rPr>
          <w:i/>
        </w:rPr>
      </w:pPr>
      <w:r w:rsidRPr="00255AF3">
        <w:rPr>
          <w:i/>
        </w:rPr>
        <w:t>Data collection</w:t>
      </w:r>
    </w:p>
    <w:p w14:paraId="48C24C9A" w14:textId="24ABEF9B" w:rsidR="0021146A" w:rsidRDefault="00501555" w:rsidP="008E1535">
      <w:pPr>
        <w:spacing w:after="120" w:line="360" w:lineRule="auto"/>
        <w:jc w:val="both"/>
      </w:pPr>
      <w:r w:rsidRPr="00465D5C">
        <w:t>Self-reported anti-osteoporosis medication</w:t>
      </w:r>
      <w:r w:rsidR="00793F99">
        <w:t xml:space="preserve"> (AOM)</w:t>
      </w:r>
      <w:r w:rsidRPr="00465D5C">
        <w:t xml:space="preserve"> use was obtained by postal questionnaire at 6, 12, 24, 36, 48 and 60 months after randomisation</w:t>
      </w:r>
      <w:r w:rsidR="00122F3B">
        <w:t xml:space="preserve"> for both </w:t>
      </w:r>
      <w:r w:rsidR="004002D2">
        <w:t>study</w:t>
      </w:r>
      <w:r w:rsidR="00122F3B">
        <w:t xml:space="preserve"> </w:t>
      </w:r>
      <w:r w:rsidR="00F31D3E">
        <w:t>arms</w:t>
      </w:r>
      <w:r w:rsidRPr="00465D5C">
        <w:t xml:space="preserve">. </w:t>
      </w:r>
      <w:r w:rsidR="00614155">
        <w:t>Since it was not possible to assess whether medicines were actually taken, p</w:t>
      </w:r>
      <w:r w:rsidR="0021146A">
        <w:t xml:space="preserve">rescription adherence was assessed over the full </w:t>
      </w:r>
      <w:r w:rsidR="00F653D2">
        <w:t>60-month</w:t>
      </w:r>
      <w:r w:rsidR="0021146A">
        <w:t xml:space="preserve"> study duration, and calculated as the</w:t>
      </w:r>
      <w:r w:rsidR="0021146A" w:rsidRPr="0021146A">
        <w:t xml:space="preserve"> </w:t>
      </w:r>
      <w:r w:rsidR="0021146A" w:rsidRPr="00465D5C">
        <w:lastRenderedPageBreak/>
        <w:t xml:space="preserve">percentage of </w:t>
      </w:r>
      <w:r w:rsidR="0021146A">
        <w:t xml:space="preserve">subsequent time points </w:t>
      </w:r>
      <w:r w:rsidR="0021146A" w:rsidRPr="00465D5C">
        <w:t>at which the participants reported taking anti-osteoporosis medication, following a positive report</w:t>
      </w:r>
      <w:r w:rsidR="0021146A">
        <w:t xml:space="preserve"> of medication </w:t>
      </w:r>
      <w:r w:rsidR="00F653D2">
        <w:t>use</w:t>
      </w:r>
      <w:r w:rsidR="0021146A">
        <w:t xml:space="preserve"> </w:t>
      </w:r>
      <w:r w:rsidR="0021146A" w:rsidRPr="00465D5C">
        <w:t>at the 6 month</w:t>
      </w:r>
      <w:r w:rsidR="0021146A">
        <w:t xml:space="preserve"> (or subsequent)</w:t>
      </w:r>
      <w:r w:rsidR="0021146A" w:rsidRPr="00465D5C">
        <w:t xml:space="preserve"> questionnaire. </w:t>
      </w:r>
    </w:p>
    <w:p w14:paraId="7499C503" w14:textId="705A24B2" w:rsidR="00181386" w:rsidRDefault="00181386" w:rsidP="008E1535">
      <w:pPr>
        <w:spacing w:after="120" w:line="360" w:lineRule="auto"/>
        <w:jc w:val="both"/>
      </w:pPr>
    </w:p>
    <w:p w14:paraId="2C4F1E5A" w14:textId="77777777" w:rsidR="00181386" w:rsidRPr="00255AF3" w:rsidRDefault="00181386" w:rsidP="00481254">
      <w:pPr>
        <w:spacing w:after="120" w:line="360" w:lineRule="auto"/>
        <w:jc w:val="both"/>
        <w:rPr>
          <w:i/>
        </w:rPr>
      </w:pPr>
      <w:r w:rsidRPr="00255AF3">
        <w:rPr>
          <w:i/>
        </w:rPr>
        <w:t>Statistical analysis</w:t>
      </w:r>
    </w:p>
    <w:p w14:paraId="46058CAB" w14:textId="512349A5" w:rsidR="002623D6" w:rsidRDefault="00501555" w:rsidP="00481254">
      <w:pPr>
        <w:spacing w:after="120" w:line="360" w:lineRule="auto"/>
        <w:jc w:val="both"/>
      </w:pPr>
      <w:r w:rsidRPr="00465D5C">
        <w:t xml:space="preserve">Characteristics of participants were described using means and standard deviations (SD) for normally distributed continuous variables, and using medians and inter-quartile ranges for skewed variables. Frequencies and percentages were used </w:t>
      </w:r>
      <w:r w:rsidRPr="005023B0">
        <w:t xml:space="preserve">to summarise binary and categorical variables. </w:t>
      </w:r>
      <w:r w:rsidR="00D9442F">
        <w:t>Study participants were then grouped into two adherence groups,</w:t>
      </w:r>
      <w:r w:rsidR="00225BB0">
        <w:fldChar w:fldCharType="begin">
          <w:fldData xml:space="preserve">PEVuZE5vdGU+PENpdGU+PEF1dGhvcj5DYXVsZXk8L0F1dGhvcj48WWVhcj4yMDEzPC9ZZWFyPjxS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=
</w:fldData>
        </w:fldChar>
      </w:r>
      <w:r w:rsidR="00225BB0">
        <w:instrText xml:space="preserve"> ADDIN EN.CITE </w:instrText>
      </w:r>
      <w:r w:rsidR="00225BB0">
        <w:fldChar w:fldCharType="begin">
          <w:fldData xml:space="preserve">PEVuZE5vdGU+PENpdGU+PEF1dGhvcj5DYXVsZXk8L0F1dGhvcj48WWVhcj4yMDEzPC9ZZWFyPjxS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=
</w:fldData>
        </w:fldChar>
      </w:r>
      <w:r w:rsidR="00225BB0">
        <w:instrText xml:space="preserve"> ADDIN EN.CITE.DATA </w:instrText>
      </w:r>
      <w:r w:rsidR="00225BB0">
        <w:fldChar w:fldCharType="end"/>
      </w:r>
      <w:r w:rsidR="00225BB0">
        <w:fldChar w:fldCharType="separate"/>
      </w:r>
      <w:r w:rsidR="00225BB0">
        <w:rPr>
          <w:noProof/>
        </w:rPr>
        <w:t>[13]</w:t>
      </w:r>
      <w:r w:rsidR="00225BB0">
        <w:fldChar w:fldCharType="end"/>
      </w:r>
      <w:r w:rsidR="00D9442F">
        <w:t xml:space="preserve"> </w:t>
      </w:r>
      <w:r w:rsidR="0021146A">
        <w:t>good</w:t>
      </w:r>
      <w:r w:rsidR="00D9442F">
        <w:t xml:space="preserve"> adherence (</w:t>
      </w:r>
      <w:r w:rsidR="0021146A">
        <w:t>defined as medication adherence 80% or more</w:t>
      </w:r>
      <w:r w:rsidR="00D9442F">
        <w:t xml:space="preserve">) or </w:t>
      </w:r>
      <w:r w:rsidR="0021146A">
        <w:t>poor</w:t>
      </w:r>
      <w:r w:rsidR="00D9442F">
        <w:t xml:space="preserve"> adherence (</w:t>
      </w:r>
      <w:r w:rsidR="0021146A">
        <w:t>defined as less than 80% adherence</w:t>
      </w:r>
      <w:r w:rsidR="00D9442F">
        <w:t xml:space="preserve">). </w:t>
      </w:r>
      <w:r w:rsidR="008E1535">
        <w:t>L</w:t>
      </w:r>
      <w:r w:rsidR="00F73DC8" w:rsidRPr="005023B0">
        <w:t>ogistic regression was used to investigate</w:t>
      </w:r>
      <w:r w:rsidR="00F653D2">
        <w:t xml:space="preserve"> whether FRAX</w:t>
      </w:r>
      <w:r w:rsidR="00713104">
        <w:t>®</w:t>
      </w:r>
      <w:r w:rsidR="00F653D2">
        <w:t xml:space="preserve"> probability or </w:t>
      </w:r>
      <w:r w:rsidR="00F653D2" w:rsidRPr="005023B0">
        <w:t>FRAX</w:t>
      </w:r>
      <w:r w:rsidR="00713104">
        <w:t>®</w:t>
      </w:r>
      <w:r w:rsidR="00F653D2">
        <w:t xml:space="preserve"> component clinical </w:t>
      </w:r>
      <w:r w:rsidR="00D9442F" w:rsidRPr="005023B0">
        <w:t xml:space="preserve">risk factors </w:t>
      </w:r>
      <w:r w:rsidR="008E1535">
        <w:t xml:space="preserve">at </w:t>
      </w:r>
      <w:r w:rsidR="00F73DC8" w:rsidRPr="005023B0">
        <w:t xml:space="preserve">baseline </w:t>
      </w:r>
      <w:r w:rsidR="008E1535">
        <w:t xml:space="preserve">were </w:t>
      </w:r>
      <w:r w:rsidR="00F653D2">
        <w:t xml:space="preserve">associated with </w:t>
      </w:r>
      <w:r w:rsidR="00F73DC8" w:rsidRPr="005023B0">
        <w:t>adherence</w:t>
      </w:r>
      <w:r w:rsidR="008E1535">
        <w:t xml:space="preserve">. </w:t>
      </w:r>
      <w:r w:rsidR="000C4E98" w:rsidRPr="005023B0">
        <w:t xml:space="preserve">Since some patients may have been </w:t>
      </w:r>
      <w:r w:rsidR="00F653D2">
        <w:t>commenced</w:t>
      </w:r>
      <w:r w:rsidR="00F653D2" w:rsidRPr="005023B0">
        <w:t xml:space="preserve"> </w:t>
      </w:r>
      <w:r w:rsidR="000C4E98" w:rsidRPr="005023B0">
        <w:t>on treatment as a result of experiencing a fracture during follow-up</w:t>
      </w:r>
      <w:r w:rsidR="000C4E98">
        <w:t xml:space="preserve"> rather than as a direct result of the screening, we </w:t>
      </w:r>
      <w:r w:rsidR="008532F9">
        <w:t xml:space="preserve">also </w:t>
      </w:r>
      <w:r w:rsidR="000C4E98">
        <w:t xml:space="preserve">examined initiation and adherence </w:t>
      </w:r>
      <w:r w:rsidR="008532F9">
        <w:t xml:space="preserve">firstly </w:t>
      </w:r>
      <w:r w:rsidR="000C4E98">
        <w:t xml:space="preserve">amongst those who </w:t>
      </w:r>
      <w:r w:rsidR="008532F9">
        <w:t>did not experience an incident</w:t>
      </w:r>
      <w:r w:rsidR="00272B62">
        <w:t xml:space="preserve"> (post-baseline)</w:t>
      </w:r>
      <w:r w:rsidR="008532F9">
        <w:t xml:space="preserve"> fracture before initiation of treatment</w:t>
      </w:r>
      <w:r w:rsidR="00272B62">
        <w:t>,</w:t>
      </w:r>
      <w:r w:rsidR="008532F9">
        <w:t xml:space="preserve"> and secondly amongst the group who did </w:t>
      </w:r>
      <w:r w:rsidR="000C4E98">
        <w:t xml:space="preserve">experience an incident fracture </w:t>
      </w:r>
      <w:r w:rsidR="000D1920">
        <w:t xml:space="preserve">before </w:t>
      </w:r>
      <w:r w:rsidR="008532F9">
        <w:t>commencing</w:t>
      </w:r>
      <w:r w:rsidR="000D1920">
        <w:t xml:space="preserve"> medication</w:t>
      </w:r>
      <w:r w:rsidR="000C4E98">
        <w:t>.</w:t>
      </w:r>
      <w:r w:rsidR="00C340A7">
        <w:t xml:space="preserve"> Given that information on fractures and medication was obtained at the follow-up questionnaires, it was not possible to establish the order of such events prior to 6 months</w:t>
      </w:r>
      <w:r w:rsidR="008532F9">
        <w:t xml:space="preserve">, </w:t>
      </w:r>
      <w:r w:rsidR="00272B62">
        <w:t xml:space="preserve">and so </w:t>
      </w:r>
      <w:r w:rsidR="008532F9">
        <w:t xml:space="preserve">analysis of initiation at 6 months assumes no prior </w:t>
      </w:r>
      <w:r w:rsidR="008532F9">
        <w:lastRenderedPageBreak/>
        <w:t xml:space="preserve">fracture </w:t>
      </w:r>
      <w:r w:rsidR="00186DBC">
        <w:t xml:space="preserve">between </w:t>
      </w:r>
      <w:r w:rsidR="008532F9">
        <w:t>baseline</w:t>
      </w:r>
      <w:r w:rsidR="00186DBC">
        <w:t xml:space="preserve"> and this time point</w:t>
      </w:r>
      <w:r w:rsidR="00C340A7">
        <w:t xml:space="preserve">. </w:t>
      </w:r>
      <w:r w:rsidR="008532F9">
        <w:t>T</w:t>
      </w:r>
      <w:r w:rsidR="00C340A7">
        <w:t xml:space="preserve">he analysis based on </w:t>
      </w:r>
      <w:r w:rsidR="008532F9">
        <w:t xml:space="preserve">medication initiation after an </w:t>
      </w:r>
      <w:r w:rsidR="00C340A7">
        <w:t>incident fracture</w:t>
      </w:r>
      <w:r w:rsidR="008532F9">
        <w:t xml:space="preserve"> thus only</w:t>
      </w:r>
      <w:r w:rsidR="00C340A7">
        <w:t xml:space="preserve"> used follow-up from 12 months onwards. </w:t>
      </w:r>
      <w:r w:rsidR="000C4E98">
        <w:t xml:space="preserve"> </w:t>
      </w:r>
      <w:r w:rsidR="006443FB">
        <w:t>A</w:t>
      </w:r>
      <w:r w:rsidR="00F73DC8" w:rsidRPr="00465D5C">
        <w:t>ll analys</w:t>
      </w:r>
      <w:r w:rsidR="00F653D2">
        <w:t>e</w:t>
      </w:r>
      <w:r w:rsidR="00F73DC8" w:rsidRPr="00465D5C">
        <w:t>s were undertaken using Stata 14</w:t>
      </w:r>
      <w:r w:rsidR="00F731F4">
        <w:t>.</w:t>
      </w:r>
      <w:r w:rsidR="00F73DC8" w:rsidRPr="00E5671C">
        <w:fldChar w:fldCharType="begin"/>
      </w:r>
      <w:r w:rsidR="00106292">
        <w:instrText xml:space="preserve"> ADDIN EN.CITE &lt;EndNote&gt;&lt;Cite&gt;&lt;Author&gt;2015&lt;/Author&gt;&lt;Year&gt;2015&lt;/Year&gt;&lt;RecNum&gt;1114&lt;/RecNum&gt;&lt;DisplayText&gt;[14]&lt;/DisplayText&gt;&lt;record&gt;&lt;rec-number&gt;1114&lt;/rec-number&gt;&lt;foreign-keys&gt;&lt;key app="EN" db-id="t9fxsefpu0vstjetva4p5w9lpwedfdzsvr00" timestamp="1487589311"&gt;1114&lt;/key&gt;&lt;/foreign-keys&gt;&lt;ref-type name="Computer Program"&gt;9&lt;/ref-type&gt;&lt;contributors&gt;&lt;authors&gt;&lt;author&gt;StataCorp. 2015&lt;/author&gt;&lt;/authors&gt;&lt;/contributors&gt;&lt;titles&gt;&lt;title&gt;Stata Statistical Software&lt;/title&gt;&lt;/titles&gt;&lt;volume&gt;14.1&lt;/volume&gt;&lt;dates&gt;&lt;year&gt;2015&lt;/year&gt;&lt;/dates&gt;&lt;pub-location&gt;Texas&lt;/pub-location&gt;&lt;urls&gt;&lt;/urls&gt;&lt;/record&gt;&lt;/Cite&gt;&lt;/EndNote&gt;</w:instrText>
      </w:r>
      <w:r w:rsidR="00F73DC8" w:rsidRPr="00E5671C">
        <w:fldChar w:fldCharType="separate"/>
      </w:r>
      <w:r w:rsidR="00106292">
        <w:rPr>
          <w:noProof/>
        </w:rPr>
        <w:t>[14]</w:t>
      </w:r>
      <w:r w:rsidR="00F73DC8" w:rsidRPr="00E5671C">
        <w:fldChar w:fldCharType="end"/>
      </w:r>
      <w:r w:rsidR="00F73DC8" w:rsidRPr="00465D5C">
        <w:t xml:space="preserve"> </w:t>
      </w:r>
      <w:r w:rsidR="0054725D" w:rsidRPr="00465D5C">
        <w:t xml:space="preserve"> </w:t>
      </w:r>
    </w:p>
    <w:p w14:paraId="376512AF" w14:textId="05787934" w:rsidR="0054725D" w:rsidRPr="00465D5C" w:rsidRDefault="0054725D" w:rsidP="00481254">
      <w:pPr>
        <w:spacing w:after="120" w:line="360" w:lineRule="auto"/>
        <w:jc w:val="both"/>
      </w:pPr>
      <w:r w:rsidRPr="00465D5C">
        <w:t>Full ethic</w:t>
      </w:r>
      <w:r w:rsidR="00985055">
        <w:t>s</w:t>
      </w:r>
      <w:r w:rsidRPr="00465D5C">
        <w:t xml:space="preserve"> approval was obtained from the North Western – Haydock Research Ethics Committee of England in September 2007</w:t>
      </w:r>
      <w:r w:rsidR="00263948">
        <w:t xml:space="preserve"> (</w:t>
      </w:r>
      <w:r w:rsidR="00263948" w:rsidRPr="00263948">
        <w:t>REC 07/H1010/70)</w:t>
      </w:r>
      <w:r w:rsidRPr="00465D5C">
        <w:t>. The trial was registered on the International Standard Randomised Controlled Trial Register in June 2007</w:t>
      </w:r>
      <w:r w:rsidR="00130059">
        <w:t xml:space="preserve"> (</w:t>
      </w:r>
      <w:r w:rsidR="00130059" w:rsidRPr="00130059">
        <w:t>ISRCTN55814835</w:t>
      </w:r>
      <w:r w:rsidR="00130059">
        <w:t>)</w:t>
      </w:r>
      <w:r w:rsidRPr="00465D5C">
        <w:t>.  All participants gave written, informed consent.</w:t>
      </w:r>
    </w:p>
    <w:p w14:paraId="4D7E376F" w14:textId="52B059F6" w:rsidR="00223A2C" w:rsidRDefault="00223A2C" w:rsidP="00481254">
      <w:pPr>
        <w:spacing w:after="120" w:line="360" w:lineRule="auto"/>
        <w:jc w:val="both"/>
        <w:rPr>
          <w:b/>
        </w:rPr>
      </w:pPr>
      <w:r w:rsidRPr="00465D5C">
        <w:rPr>
          <w:b/>
        </w:rPr>
        <w:t xml:space="preserve">Results </w:t>
      </w:r>
    </w:p>
    <w:p w14:paraId="527817BF" w14:textId="5421D081" w:rsidR="00FE458E" w:rsidRPr="00FE458E" w:rsidRDefault="00FE458E" w:rsidP="00481254">
      <w:pPr>
        <w:spacing w:after="120" w:line="360" w:lineRule="auto"/>
        <w:jc w:val="both"/>
        <w:rPr>
          <w:i/>
        </w:rPr>
      </w:pPr>
      <w:r w:rsidRPr="00FE458E">
        <w:rPr>
          <w:i/>
        </w:rPr>
        <w:t>Participant characteristics</w:t>
      </w:r>
    </w:p>
    <w:p w14:paraId="7E216F4B" w14:textId="1CD9BBD2" w:rsidR="00EE1B22" w:rsidRPr="00465D5C" w:rsidRDefault="00072029" w:rsidP="00481254">
      <w:pPr>
        <w:spacing w:after="120" w:line="360" w:lineRule="auto"/>
        <w:jc w:val="both"/>
      </w:pPr>
      <w:r w:rsidRPr="00465D5C">
        <w:t>A total of 12,4</w:t>
      </w:r>
      <w:r w:rsidR="00744AB1">
        <w:t>83</w:t>
      </w:r>
      <w:r w:rsidR="00985055">
        <w:t xml:space="preserve"> participants were randomised: </w:t>
      </w:r>
      <w:r w:rsidR="001332BD" w:rsidRPr="00465D5C">
        <w:t xml:space="preserve">6,233 women </w:t>
      </w:r>
      <w:r w:rsidR="00985055">
        <w:t>to</w:t>
      </w:r>
      <w:r w:rsidR="001332BD" w:rsidRPr="00465D5C">
        <w:t xml:space="preserve"> the screening arm and 6,250 </w:t>
      </w:r>
      <w:r w:rsidR="00985055">
        <w:t>to</w:t>
      </w:r>
      <w:r w:rsidR="001332BD" w:rsidRPr="00465D5C">
        <w:t xml:space="preserve"> the control arm. </w:t>
      </w:r>
      <w:r w:rsidR="006215CE" w:rsidRPr="00465D5C">
        <w:t xml:space="preserve"> </w:t>
      </w:r>
      <w:r w:rsidR="007E71F7">
        <w:t>Overall, t</w:t>
      </w:r>
      <w:r w:rsidR="004F6BCC" w:rsidRPr="00465D5C">
        <w:t xml:space="preserve">he mean age was </w:t>
      </w:r>
      <w:r w:rsidR="00C23E38">
        <w:t>75.6</w:t>
      </w:r>
      <w:r w:rsidR="004F6BCC" w:rsidRPr="00465D5C">
        <w:t xml:space="preserve"> years and the median </w:t>
      </w:r>
      <w:r w:rsidR="007E71F7">
        <w:t>body mass index (</w:t>
      </w:r>
      <w:r w:rsidR="004F6BCC" w:rsidRPr="00465D5C">
        <w:t>BMI</w:t>
      </w:r>
      <w:r w:rsidR="007E71F7">
        <w:t>)</w:t>
      </w:r>
      <w:r w:rsidR="004F6BCC" w:rsidRPr="00465D5C">
        <w:t xml:space="preserve"> 26kg/m</w:t>
      </w:r>
      <w:r w:rsidR="004F6BCC" w:rsidRPr="00465D5C">
        <w:rPr>
          <w:vertAlign w:val="superscript"/>
        </w:rPr>
        <w:t>2</w:t>
      </w:r>
      <w:r w:rsidR="004F6BCC" w:rsidRPr="00465D5C">
        <w:t>.  At baseline</w:t>
      </w:r>
      <w:r w:rsidR="00744AB1">
        <w:t>,</w:t>
      </w:r>
      <w:r w:rsidR="00AE7996">
        <w:t xml:space="preserve"> the median </w:t>
      </w:r>
      <w:r w:rsidR="00AE7996" w:rsidRPr="00465D5C">
        <w:t>FRAX</w:t>
      </w:r>
      <w:r w:rsidR="00AE7996">
        <w:t>® hip fracture</w:t>
      </w:r>
      <w:r w:rsidR="00AE7996" w:rsidRPr="00465D5C">
        <w:t xml:space="preserve"> </w:t>
      </w:r>
      <w:r w:rsidR="00AE7996">
        <w:t>probability</w:t>
      </w:r>
      <w:r w:rsidR="00AE7996" w:rsidRPr="00465D5C">
        <w:t xml:space="preserve"> of all participants</w:t>
      </w:r>
      <w:r w:rsidR="006F421B">
        <w:t xml:space="preserve"> calculated without BMD </w:t>
      </w:r>
      <w:r w:rsidR="00AE7996" w:rsidRPr="00465D5C">
        <w:t>was 6.3</w:t>
      </w:r>
      <w:r w:rsidR="00AE7996">
        <w:t>%</w:t>
      </w:r>
      <w:r w:rsidR="006F421B">
        <w:t xml:space="preserve"> and of those with BMD measured the mean T-score was -1.7. </w:t>
      </w:r>
      <w:r w:rsidR="00AA0B98" w:rsidRPr="00465D5C">
        <w:t>Just under 5% of participants reported smoking at baseline</w:t>
      </w:r>
      <w:r w:rsidR="00AB7A39">
        <w:t xml:space="preserve">, </w:t>
      </w:r>
      <w:r w:rsidR="00AA0B98" w:rsidRPr="00465D5C">
        <w:t>3.6% drank more than 3 units of alcohol a day</w:t>
      </w:r>
      <w:r w:rsidR="00AB7A39">
        <w:t xml:space="preserve"> and </w:t>
      </w:r>
      <w:r w:rsidR="00AB7A39" w:rsidRPr="00465D5C">
        <w:t>10</w:t>
      </w:r>
      <w:r w:rsidR="00FE458E">
        <w:t>%</w:t>
      </w:r>
      <w:r w:rsidR="00C23E38">
        <w:t xml:space="preserve"> </w:t>
      </w:r>
      <w:r w:rsidR="00061D19">
        <w:t xml:space="preserve">of </w:t>
      </w:r>
      <w:r w:rsidR="004F6BCC" w:rsidRPr="00465D5C">
        <w:t>participants reported</w:t>
      </w:r>
      <w:r w:rsidR="00C23E38">
        <w:t xml:space="preserve"> a </w:t>
      </w:r>
      <w:r w:rsidR="00FE458E">
        <w:t>parental</w:t>
      </w:r>
      <w:r w:rsidR="00C23E38">
        <w:t xml:space="preserve"> history of hip fracture</w:t>
      </w:r>
      <w:r w:rsidR="00AB7A39">
        <w:t xml:space="preserve">. </w:t>
      </w:r>
      <w:r w:rsidR="00C23E38">
        <w:t xml:space="preserve"> </w:t>
      </w:r>
      <w:r w:rsidR="00C23E38" w:rsidRPr="00465D5C">
        <w:t xml:space="preserve">Characteristics of all study participants are presented </w:t>
      </w:r>
      <w:r w:rsidR="00C23E38">
        <w:t xml:space="preserve">by randomisation group in </w:t>
      </w:r>
      <w:r w:rsidR="00C23E38" w:rsidRPr="00465D5C">
        <w:t>Table 1</w:t>
      </w:r>
      <w:r w:rsidR="00C23E38">
        <w:t xml:space="preserve">, demonstrating that the baseline characteristics were well balanced between the </w:t>
      </w:r>
      <w:r w:rsidR="007E71F7">
        <w:t>two</w:t>
      </w:r>
      <w:r w:rsidR="00C23E38">
        <w:t xml:space="preserve"> groups.</w:t>
      </w:r>
      <w:r w:rsidR="00410579" w:rsidRPr="00465D5C">
        <w:t xml:space="preserve"> </w:t>
      </w:r>
      <w:r w:rsidR="0088329F" w:rsidRPr="00465D5C">
        <w:t xml:space="preserve">Of those in the screening arm, </w:t>
      </w:r>
      <w:r w:rsidR="009D27A8" w:rsidRPr="00465D5C">
        <w:t>14.3% were classified at h</w:t>
      </w:r>
      <w:r w:rsidR="00AA0B98" w:rsidRPr="00465D5C">
        <w:t>igh risk of fracture</w:t>
      </w:r>
      <w:r w:rsidR="00C23E38">
        <w:t xml:space="preserve"> based on FRAX</w:t>
      </w:r>
      <w:r w:rsidR="00775489">
        <w:t>®</w:t>
      </w:r>
      <w:r w:rsidR="00C23E38">
        <w:t xml:space="preserve"> </w:t>
      </w:r>
      <w:r w:rsidR="00C23E38">
        <w:lastRenderedPageBreak/>
        <w:t>10-year hip fracture probability</w:t>
      </w:r>
      <w:r w:rsidR="00AA0B98" w:rsidRPr="00465D5C">
        <w:t xml:space="preserve"> (</w:t>
      </w:r>
      <w:r w:rsidR="00C23E38">
        <w:t>F</w:t>
      </w:r>
      <w:r w:rsidR="00AA0B98" w:rsidRPr="00465D5C">
        <w:t>igure 1).</w:t>
      </w:r>
      <w:r w:rsidR="00AB7A39">
        <w:t xml:space="preserve"> Over the 60 month study duration,</w:t>
      </w:r>
      <w:r w:rsidR="00AA0B98" w:rsidRPr="00465D5C">
        <w:t xml:space="preserve"> </w:t>
      </w:r>
      <w:r w:rsidR="00AB7A39" w:rsidRPr="00465D5C">
        <w:t>15.7%</w:t>
      </w:r>
      <w:r w:rsidR="00AB7A39">
        <w:t xml:space="preserve"> reported an incident fracture. </w:t>
      </w:r>
    </w:p>
    <w:p w14:paraId="74895A20" w14:textId="74B5DF08" w:rsidR="00FE458E" w:rsidRPr="00FE458E" w:rsidRDefault="00FE458E" w:rsidP="00FE458E">
      <w:pPr>
        <w:spacing w:after="120" w:line="360" w:lineRule="auto"/>
        <w:jc w:val="both"/>
        <w:rPr>
          <w:i/>
        </w:rPr>
      </w:pPr>
      <w:r w:rsidRPr="00FE458E">
        <w:rPr>
          <w:i/>
        </w:rPr>
        <w:t xml:space="preserve">Medication initiation </w:t>
      </w:r>
      <w:r w:rsidR="00985055">
        <w:rPr>
          <w:i/>
        </w:rPr>
        <w:t>by time and group</w:t>
      </w:r>
    </w:p>
    <w:p w14:paraId="643EA084" w14:textId="5BDCE41E" w:rsidR="00985055" w:rsidRDefault="00FE458E" w:rsidP="00FE458E">
      <w:pPr>
        <w:spacing w:after="120" w:line="360" w:lineRule="auto"/>
        <w:jc w:val="both"/>
      </w:pPr>
      <w:r w:rsidRPr="00465D5C">
        <w:t>At</w:t>
      </w:r>
      <w:r w:rsidR="00CC3633">
        <w:t xml:space="preserve"> six</w:t>
      </w:r>
      <w:r w:rsidRPr="00465D5C">
        <w:t xml:space="preserve"> months, 7.2% of </w:t>
      </w:r>
      <w:r w:rsidR="00B576A5">
        <w:t>the whole</w:t>
      </w:r>
      <w:r w:rsidR="00871A57">
        <w:t xml:space="preserve"> </w:t>
      </w:r>
      <w:r w:rsidRPr="00465D5C">
        <w:t xml:space="preserve">study population reported using anti-osteoporosis medication </w:t>
      </w:r>
      <w:r w:rsidR="00B576A5">
        <w:t>(AOM)</w:t>
      </w:r>
      <w:r w:rsidRPr="00465D5C">
        <w:t>(</w:t>
      </w:r>
      <w:r>
        <w:t>F</w:t>
      </w:r>
      <w:r w:rsidRPr="00465D5C">
        <w:t xml:space="preserve">igure 2). Of those study participants in the screening arm identified </w:t>
      </w:r>
      <w:r w:rsidR="00C340A7">
        <w:t xml:space="preserve">to be </w:t>
      </w:r>
      <w:r w:rsidRPr="00465D5C">
        <w:t xml:space="preserve">at high risk of fracture, 75.8% were taking </w:t>
      </w:r>
      <w:r w:rsidR="00B576A5">
        <w:t>AOM</w:t>
      </w:r>
      <w:r w:rsidRPr="00465D5C">
        <w:t xml:space="preserve"> compared with only 2.0% in the control arm</w:t>
      </w:r>
      <w:r>
        <w:t xml:space="preserve"> overall</w:t>
      </w:r>
      <w:r w:rsidRPr="00465D5C">
        <w:t xml:space="preserve">. By 60 months, 11.5% of </w:t>
      </w:r>
      <w:r w:rsidR="00871A57">
        <w:t xml:space="preserve">all </w:t>
      </w:r>
      <w:r w:rsidR="00871A57" w:rsidRPr="00465D5C">
        <w:t>study</w:t>
      </w:r>
      <w:r w:rsidRPr="00465D5C">
        <w:t xml:space="preserve"> population were taking an </w:t>
      </w:r>
      <w:r w:rsidR="00CC3633">
        <w:t>AOM</w:t>
      </w:r>
      <w:r w:rsidRPr="00465D5C">
        <w:t xml:space="preserve">, with 56.6% of </w:t>
      </w:r>
      <w:r>
        <w:t xml:space="preserve">those </w:t>
      </w:r>
      <w:r w:rsidRPr="00465D5C">
        <w:t>identified a</w:t>
      </w:r>
      <w:r>
        <w:t>s</w:t>
      </w:r>
      <w:r w:rsidRPr="00465D5C">
        <w:t xml:space="preserve"> </w:t>
      </w:r>
      <w:r>
        <w:t>at</w:t>
      </w:r>
      <w:r w:rsidRPr="00465D5C">
        <w:t xml:space="preserve"> high </w:t>
      </w:r>
      <w:r w:rsidR="00CC3633">
        <w:t xml:space="preserve">risk of fracture </w:t>
      </w:r>
      <w:r w:rsidRPr="00465D5C">
        <w:t>reporting taking medication</w:t>
      </w:r>
      <w:r w:rsidR="00CC3633">
        <w:t>,</w:t>
      </w:r>
      <w:r w:rsidRPr="00465D5C">
        <w:t xml:space="preserve"> compared </w:t>
      </w:r>
      <w:r w:rsidR="009D412D">
        <w:t>with</w:t>
      </w:r>
      <w:r w:rsidR="009D412D" w:rsidRPr="00465D5C">
        <w:t xml:space="preserve"> </w:t>
      </w:r>
      <w:r w:rsidRPr="00465D5C">
        <w:t>9.7% in the control arm</w:t>
      </w:r>
      <w:r>
        <w:t xml:space="preserve"> overall</w:t>
      </w:r>
      <w:r w:rsidR="00985055">
        <w:t>.</w:t>
      </w:r>
    </w:p>
    <w:p w14:paraId="703C5F32" w14:textId="428FCC8E" w:rsidR="00985055" w:rsidRPr="000C4E98" w:rsidRDefault="00985055" w:rsidP="00985055">
      <w:pPr>
        <w:spacing w:after="120" w:line="360" w:lineRule="auto"/>
        <w:jc w:val="both"/>
        <w:rPr>
          <w:i/>
        </w:rPr>
      </w:pPr>
      <w:r w:rsidRPr="000C4E98">
        <w:rPr>
          <w:i/>
        </w:rPr>
        <w:t>Medication adherence</w:t>
      </w:r>
    </w:p>
    <w:p w14:paraId="682D6F88" w14:textId="1428BCEF" w:rsidR="00FE458E" w:rsidRDefault="009D412D" w:rsidP="00FE458E">
      <w:pPr>
        <w:spacing w:after="120" w:line="360" w:lineRule="auto"/>
        <w:jc w:val="both"/>
      </w:pPr>
      <w:r>
        <w:t>Of the 823 SCOOP</w:t>
      </w:r>
      <w:r w:rsidR="00FE458E">
        <w:t xml:space="preserve"> participants </w:t>
      </w:r>
      <w:r w:rsidR="00FE458E" w:rsidRPr="00465D5C">
        <w:t xml:space="preserve">who </w:t>
      </w:r>
      <w:r w:rsidR="0082567C">
        <w:t>self-</w:t>
      </w:r>
      <w:r w:rsidR="00871A57">
        <w:t xml:space="preserve">reported </w:t>
      </w:r>
      <w:r w:rsidR="00871A57" w:rsidRPr="00465D5C">
        <w:t>AOM</w:t>
      </w:r>
      <w:r w:rsidR="0082567C">
        <w:t xml:space="preserve"> use</w:t>
      </w:r>
      <w:r w:rsidR="00FE458E" w:rsidRPr="00465D5C">
        <w:t xml:space="preserve"> at 6 months</w:t>
      </w:r>
      <w:r w:rsidR="00985055">
        <w:t xml:space="preserve"> (and assumed not to have experienced a fracture between the baseline assessment and the 6 month questionnaire)</w:t>
      </w:r>
      <w:r w:rsidR="00FE458E" w:rsidRPr="00465D5C">
        <w:t xml:space="preserve">, </w:t>
      </w:r>
      <w:r w:rsidR="00422FEE">
        <w:t xml:space="preserve">79.2% </w:t>
      </w:r>
      <w:r>
        <w:t xml:space="preserve">(n=652) </w:t>
      </w:r>
      <w:r w:rsidR="00422FEE">
        <w:t>remained on treatment at 12 months, 65.0%</w:t>
      </w:r>
      <w:r>
        <w:t xml:space="preserve"> (n=535)</w:t>
      </w:r>
      <w:r w:rsidR="00422FEE">
        <w:t xml:space="preserve"> at 24 months</w:t>
      </w:r>
      <w:r>
        <w:t xml:space="preserve"> and</w:t>
      </w:r>
      <w:r w:rsidR="00422FEE">
        <w:t xml:space="preserve"> </w:t>
      </w:r>
      <w:r w:rsidR="00FE458E" w:rsidRPr="00465D5C">
        <w:t xml:space="preserve">34.9% </w:t>
      </w:r>
      <w:r>
        <w:t xml:space="preserve">(n=287) </w:t>
      </w:r>
      <w:r w:rsidR="00FE458E" w:rsidRPr="00465D5C">
        <w:t>remained on treatment for the</w:t>
      </w:r>
      <w:r w:rsidR="00422FEE">
        <w:t xml:space="preserve"> entire</w:t>
      </w:r>
      <w:r w:rsidR="00FE458E" w:rsidRPr="00465D5C">
        <w:t xml:space="preserve"> 60 month duration</w:t>
      </w:r>
      <w:r w:rsidR="00422FEE">
        <w:t xml:space="preserve"> of follow-up</w:t>
      </w:r>
      <w:r w:rsidR="00FE458E" w:rsidRPr="00465D5C">
        <w:t>. Similar patterns of treatment decay were seen when study participants commenced medication at later study time points</w:t>
      </w:r>
      <w:r w:rsidR="00985055">
        <w:t xml:space="preserve"> (restricted to those individuals who had not experienced a fracture between baseline assessment and </w:t>
      </w:r>
      <w:r w:rsidR="000C10DE">
        <w:t xml:space="preserve">treatment </w:t>
      </w:r>
      <w:r w:rsidR="00871A57">
        <w:t>commencement,</w:t>
      </w:r>
      <w:r w:rsidR="00985055">
        <w:t xml:space="preserve"> demonstrated graphically in Figure 3</w:t>
      </w:r>
      <w:r w:rsidR="00255AF3">
        <w:t>a</w:t>
      </w:r>
      <w:r w:rsidR="00985055">
        <w:t>)</w:t>
      </w:r>
      <w:r w:rsidR="00FE458E" w:rsidRPr="00465D5C">
        <w:t>. Of the 628 study participants who were identified at high risk of fracture</w:t>
      </w:r>
      <w:r w:rsidR="00FE458E">
        <w:t xml:space="preserve"> in the screening arm</w:t>
      </w:r>
      <w:r w:rsidR="00985055">
        <w:t xml:space="preserve"> and reported treatment at 6 months</w:t>
      </w:r>
      <w:r w:rsidR="00FE458E" w:rsidRPr="00465D5C">
        <w:t xml:space="preserve">, 38.2% </w:t>
      </w:r>
      <w:r w:rsidR="00287452">
        <w:t xml:space="preserve">(n=240) </w:t>
      </w:r>
      <w:r w:rsidR="00FE458E" w:rsidRPr="00465D5C">
        <w:t xml:space="preserve">remained </w:t>
      </w:r>
      <w:r w:rsidR="00FE458E" w:rsidRPr="00465D5C">
        <w:lastRenderedPageBreak/>
        <w:t>on treat</w:t>
      </w:r>
      <w:r w:rsidR="00985055">
        <w:t xml:space="preserve">ment for the 60 month duration; </w:t>
      </w:r>
      <w:r w:rsidR="00FE458E" w:rsidRPr="00465D5C">
        <w:t xml:space="preserve">the respective figure for the </w:t>
      </w:r>
      <w:r w:rsidR="000C10DE">
        <w:t>control</w:t>
      </w:r>
      <w:r w:rsidR="00FE458E" w:rsidRPr="00465D5C">
        <w:t xml:space="preserve"> group was 21.6%</w:t>
      </w:r>
      <w:r w:rsidR="00287452">
        <w:t xml:space="preserve"> (n=</w:t>
      </w:r>
      <w:r w:rsidR="00E9574C">
        <w:t>25</w:t>
      </w:r>
      <w:r w:rsidR="00287452">
        <w:t>)</w:t>
      </w:r>
      <w:r w:rsidR="00FE458E" w:rsidRPr="00465D5C">
        <w:t xml:space="preserve">. </w:t>
      </w:r>
    </w:p>
    <w:p w14:paraId="2CA57BA5" w14:textId="6B19963D" w:rsidR="00061D19" w:rsidRPr="000C4E98" w:rsidRDefault="00FE458E" w:rsidP="00481254">
      <w:pPr>
        <w:spacing w:after="120" w:line="360" w:lineRule="auto"/>
        <w:jc w:val="both"/>
        <w:rPr>
          <w:i/>
        </w:rPr>
      </w:pPr>
      <w:r w:rsidRPr="000C4E98">
        <w:rPr>
          <w:i/>
        </w:rPr>
        <w:t>Medication adherence</w:t>
      </w:r>
      <w:r w:rsidR="000C4E98" w:rsidRPr="000C4E98">
        <w:rPr>
          <w:i/>
        </w:rPr>
        <w:t xml:space="preserve"> </w:t>
      </w:r>
      <w:r w:rsidR="00C340A7">
        <w:rPr>
          <w:i/>
        </w:rPr>
        <w:t xml:space="preserve">following initiation after </w:t>
      </w:r>
      <w:r w:rsidR="000C4E98" w:rsidRPr="000C4E98">
        <w:rPr>
          <w:i/>
        </w:rPr>
        <w:t>an incident fracture</w:t>
      </w:r>
    </w:p>
    <w:p w14:paraId="6F2517F4" w14:textId="5B769BDE" w:rsidR="00061D19" w:rsidRDefault="00255AF3" w:rsidP="00481254">
      <w:pPr>
        <w:spacing w:after="120" w:line="360" w:lineRule="auto"/>
        <w:jc w:val="both"/>
      </w:pPr>
      <w:r>
        <w:t>Figure 3b</w:t>
      </w:r>
      <w:r w:rsidR="00C340A7">
        <w:t xml:space="preserve"> demonstrate</w:t>
      </w:r>
      <w:r w:rsidR="00C25A88">
        <w:t>s</w:t>
      </w:r>
      <w:r w:rsidR="00C340A7">
        <w:t xml:space="preserve"> the decay in adherence following initiation of medication after an incident fracture. At 12 months</w:t>
      </w:r>
      <w:r w:rsidR="00985055">
        <w:t>,</w:t>
      </w:r>
      <w:r w:rsidR="00C340A7">
        <w:t xml:space="preserve"> 30 participants had initiated treatment following a </w:t>
      </w:r>
      <w:r w:rsidR="00985055">
        <w:t xml:space="preserve">post-baseline </w:t>
      </w:r>
      <w:r w:rsidR="00C340A7">
        <w:t>fracture</w:t>
      </w:r>
      <w:r w:rsidR="00C25A88">
        <w:t xml:space="preserve"> prior to this assessment. 96.7% </w:t>
      </w:r>
      <w:r w:rsidR="00287452">
        <w:t xml:space="preserve">(n=29) </w:t>
      </w:r>
      <w:r w:rsidR="00C25A88">
        <w:t xml:space="preserve">were still adherent at 24 months and 36.7% </w:t>
      </w:r>
      <w:r w:rsidR="00287452">
        <w:t xml:space="preserve">(n=11) </w:t>
      </w:r>
      <w:r w:rsidR="00C25A88">
        <w:t xml:space="preserve">at 60 months. </w:t>
      </w:r>
      <w:r w:rsidR="00985055">
        <w:t>Patterns of adherence decay were similar with treatment initiation at later time</w:t>
      </w:r>
      <w:r w:rsidR="000C10DE">
        <w:t xml:space="preserve"> </w:t>
      </w:r>
      <w:r w:rsidR="00985055">
        <w:t>points.</w:t>
      </w:r>
    </w:p>
    <w:p w14:paraId="324B0053" w14:textId="6ED693F5" w:rsidR="00C25A88" w:rsidRPr="00C25A88" w:rsidRDefault="00C25A88" w:rsidP="00481254">
      <w:pPr>
        <w:spacing w:after="120" w:line="360" w:lineRule="auto"/>
        <w:jc w:val="both"/>
        <w:rPr>
          <w:i/>
        </w:rPr>
      </w:pPr>
      <w:bookmarkStart w:id="5" w:name="_Hlk14425039"/>
      <w:r w:rsidRPr="00C25A88">
        <w:rPr>
          <w:i/>
        </w:rPr>
        <w:t>Baseline characteristics associated with</w:t>
      </w:r>
      <w:r w:rsidR="00864826">
        <w:rPr>
          <w:i/>
        </w:rPr>
        <w:t xml:space="preserve"> 60 month</w:t>
      </w:r>
      <w:r w:rsidRPr="00C25A88">
        <w:rPr>
          <w:i/>
        </w:rPr>
        <w:t xml:space="preserve"> adherence</w:t>
      </w:r>
    </w:p>
    <w:p w14:paraId="19D9D280" w14:textId="433DFF98" w:rsidR="008C450A" w:rsidRPr="00465D5C" w:rsidRDefault="005023B0" w:rsidP="00486EBC">
      <w:pPr>
        <w:spacing w:after="120" w:line="360" w:lineRule="auto"/>
        <w:jc w:val="both"/>
      </w:pPr>
      <w:r>
        <w:t xml:space="preserve">As expected, the components of </w:t>
      </w:r>
      <w:r w:rsidR="0005420E">
        <w:t xml:space="preserve">the </w:t>
      </w:r>
      <w:r>
        <w:t>FRAX</w:t>
      </w:r>
      <w:r w:rsidR="00713104">
        <w:t>®</w:t>
      </w:r>
      <w:r>
        <w:t xml:space="preserve"> score were associated with initiation of treatment, and o</w:t>
      </w:r>
      <w:r w:rsidR="00287452">
        <w:t xml:space="preserve">n </w:t>
      </w:r>
      <w:r w:rsidR="00E9574C">
        <w:t>univariate</w:t>
      </w:r>
      <w:r w:rsidR="00287452">
        <w:t xml:space="preserve"> modelling, </w:t>
      </w:r>
      <w:r w:rsidR="00486EBC">
        <w:t>on average the odds of having good adherence to AOM reduced with each year higher age</w:t>
      </w:r>
      <w:r w:rsidR="009E1979" w:rsidRPr="00465D5C">
        <w:t>[OR 0.96 (95%CI: 0.93, 0.9</w:t>
      </w:r>
      <w:r w:rsidR="00486EBC">
        <w:t>9</w:t>
      </w:r>
      <w:r w:rsidR="009E1979" w:rsidRPr="00465D5C">
        <w:t>), p</w:t>
      </w:r>
      <w:r w:rsidR="00C6520E">
        <w:t>&lt;</w:t>
      </w:r>
      <w:r w:rsidR="009E1979" w:rsidRPr="00465D5C">
        <w:t>0.01]</w:t>
      </w:r>
      <w:r w:rsidR="00486EBC">
        <w:t>,</w:t>
      </w:r>
      <w:r w:rsidR="009E1979" w:rsidRPr="00465D5C">
        <w:t xml:space="preserve"> </w:t>
      </w:r>
      <w:r w:rsidR="00287452">
        <w:t>whereas</w:t>
      </w:r>
      <w:r w:rsidR="00486EBC">
        <w:t xml:space="preserve"> the odds of having g</w:t>
      </w:r>
      <w:r w:rsidR="00AE6146">
        <w:t>o</w:t>
      </w:r>
      <w:r w:rsidR="00486EBC">
        <w:t xml:space="preserve">od adherence to AOM over the five-year study duration was higher in those with a history of a </w:t>
      </w:r>
      <w:r w:rsidR="00287452">
        <w:t xml:space="preserve"> </w:t>
      </w:r>
      <w:r w:rsidR="009E1979" w:rsidRPr="00465D5C">
        <w:t xml:space="preserve">parental hip fracture </w:t>
      </w:r>
      <w:r w:rsidR="00720060" w:rsidRPr="00465D5C">
        <w:t>[OR 1.6</w:t>
      </w:r>
      <w:r w:rsidR="00486EBC">
        <w:t>7</w:t>
      </w:r>
      <w:r w:rsidR="00720060" w:rsidRPr="00465D5C">
        <w:t xml:space="preserve"> (95%CI: 1.2</w:t>
      </w:r>
      <w:r w:rsidR="00486EBC">
        <w:t>3</w:t>
      </w:r>
      <w:r w:rsidR="00720060" w:rsidRPr="00465D5C">
        <w:t>, 2.2</w:t>
      </w:r>
      <w:r w:rsidR="00486EBC">
        <w:t>6</w:t>
      </w:r>
      <w:r w:rsidR="00720060" w:rsidRPr="00465D5C">
        <w:t>), p&lt;0.01]</w:t>
      </w:r>
      <w:r w:rsidR="001B344A">
        <w:t xml:space="preserve"> </w:t>
      </w:r>
      <w:r w:rsidR="00990E13">
        <w:t>(Table 2)</w:t>
      </w:r>
      <w:r w:rsidR="001B344A">
        <w:t>.</w:t>
      </w:r>
      <w:r w:rsidR="009E1979" w:rsidRPr="00465D5C">
        <w:t xml:space="preserve"> </w:t>
      </w:r>
      <w:r w:rsidR="00E14778">
        <w:t xml:space="preserve">In the screening arm, </w:t>
      </w:r>
      <w:r w:rsidR="00C60659">
        <w:t xml:space="preserve">participants who underwent a DXA assessment had odds nearly twice as high as those without a DXA assessment </w:t>
      </w:r>
      <w:r w:rsidR="00AE6146">
        <w:t xml:space="preserve">for </w:t>
      </w:r>
      <w:r w:rsidR="00C60659">
        <w:t>report</w:t>
      </w:r>
      <w:r w:rsidR="00AE6146">
        <w:t>ing</w:t>
      </w:r>
      <w:r w:rsidR="00C60659">
        <w:t xml:space="preserve"> good adherence to AOM [OR 1.89 (95%CI: 1.33, 2.68), p&lt;0.01] and </w:t>
      </w:r>
      <w:r w:rsidR="00E14778">
        <w:t xml:space="preserve">participants who were identified at high fracture risk after inclusion of the BMD measurement in FRAX® </w:t>
      </w:r>
      <w:r w:rsidR="00AE6146">
        <w:t>had</w:t>
      </w:r>
      <w:r w:rsidR="00E14778">
        <w:t xml:space="preserve"> </w:t>
      </w:r>
      <w:r w:rsidR="00864826">
        <w:t xml:space="preserve">higher odds of good adherence </w:t>
      </w:r>
      <w:r w:rsidR="00E14778">
        <w:t xml:space="preserve">[OR </w:t>
      </w:r>
      <w:r w:rsidR="00864826">
        <w:t>2.80</w:t>
      </w:r>
      <w:r w:rsidR="00E14778">
        <w:t xml:space="preserve"> (95%CI: </w:t>
      </w:r>
      <w:r w:rsidR="00864826">
        <w:t>1.21, 6.50</w:t>
      </w:r>
      <w:r w:rsidR="00E14778" w:rsidRPr="00465D5C">
        <w:t>), p</w:t>
      </w:r>
      <w:r w:rsidR="00864826">
        <w:t>=0.0</w:t>
      </w:r>
      <w:r w:rsidR="00E14778">
        <w:t>2</w:t>
      </w:r>
      <w:r w:rsidR="00E14778" w:rsidRPr="00465D5C">
        <w:t>]</w:t>
      </w:r>
      <w:r w:rsidR="00E14778">
        <w:t>.</w:t>
      </w:r>
      <w:r w:rsidR="00864826">
        <w:t xml:space="preserve"> </w:t>
      </w:r>
    </w:p>
    <w:bookmarkEnd w:id="5"/>
    <w:p w14:paraId="2A111486" w14:textId="77777777" w:rsidR="00902659" w:rsidRDefault="00902659" w:rsidP="00061D19">
      <w:pPr>
        <w:spacing w:after="120" w:line="360" w:lineRule="auto"/>
        <w:jc w:val="both"/>
        <w:rPr>
          <w:b/>
        </w:rPr>
      </w:pPr>
    </w:p>
    <w:p w14:paraId="116D4331" w14:textId="77777777" w:rsidR="00223A2C" w:rsidRPr="00465D5C" w:rsidRDefault="00223A2C" w:rsidP="00061D19">
      <w:pPr>
        <w:spacing w:after="120" w:line="360" w:lineRule="auto"/>
        <w:jc w:val="both"/>
        <w:rPr>
          <w:b/>
        </w:rPr>
      </w:pPr>
      <w:bookmarkStart w:id="6" w:name="_Hlk14423539"/>
      <w:r w:rsidRPr="00465D5C">
        <w:rPr>
          <w:b/>
        </w:rPr>
        <w:t>Discussion</w:t>
      </w:r>
    </w:p>
    <w:p w14:paraId="1002B5E1" w14:textId="6BFAE6DE" w:rsidR="00990E13" w:rsidRDefault="002E6673">
      <w:pPr>
        <w:spacing w:after="120" w:line="360" w:lineRule="auto"/>
        <w:jc w:val="both"/>
      </w:pPr>
      <w:r>
        <w:t xml:space="preserve">In this pragmatic randomised trial of systematic screening for fracture risk in </w:t>
      </w:r>
      <w:r w:rsidR="000C10DE">
        <w:t xml:space="preserve">older </w:t>
      </w:r>
      <w:r>
        <w:t xml:space="preserve">women, using </w:t>
      </w:r>
      <w:r w:rsidR="000326FD">
        <w:t>FRAX</w:t>
      </w:r>
      <w:r w:rsidR="00775489">
        <w:t>®</w:t>
      </w:r>
      <w:r>
        <w:t xml:space="preserve"> in primary care, the screening intervention was associated with greater rates of </w:t>
      </w:r>
      <w:r w:rsidR="000C10DE">
        <w:t>AOM</w:t>
      </w:r>
      <w:r>
        <w:t xml:space="preserve"> prescription, and </w:t>
      </w:r>
      <w:r w:rsidR="00E24230">
        <w:t xml:space="preserve">self-reported </w:t>
      </w:r>
      <w:r>
        <w:t>medication adherence</w:t>
      </w:r>
      <w:r w:rsidR="007331CB">
        <w:t>,</w:t>
      </w:r>
      <w:r>
        <w:t xml:space="preserve"> than that </w:t>
      </w:r>
      <w:r w:rsidR="00B576A5">
        <w:t xml:space="preserve">those </w:t>
      </w:r>
      <w:r>
        <w:t xml:space="preserve">observed </w:t>
      </w:r>
      <w:r w:rsidR="00B576A5">
        <w:t>with</w:t>
      </w:r>
      <w:r>
        <w:t xml:space="preserve"> usual </w:t>
      </w:r>
      <w:r w:rsidR="0073560E">
        <w:t xml:space="preserve">NHS </w:t>
      </w:r>
      <w:r>
        <w:t>care. Furthermore,</w:t>
      </w:r>
      <w:r w:rsidR="00990E13">
        <w:t xml:space="preserve"> greater adherence was associated with younger age and a history of parental hip fracture.</w:t>
      </w:r>
      <w:r w:rsidR="009F0819">
        <w:t xml:space="preserve"> Since further routine FRAX</w:t>
      </w:r>
      <w:r w:rsidR="00713104">
        <w:t>®</w:t>
      </w:r>
      <w:r w:rsidR="009F0819">
        <w:t xml:space="preserve"> calculation and BMD scanning were not part of the protocol, our findings highlight the importance of the initial screening assessment.</w:t>
      </w:r>
    </w:p>
    <w:bookmarkEnd w:id="6"/>
    <w:p w14:paraId="38CE38DC" w14:textId="084DAACC" w:rsidR="00986360" w:rsidRDefault="00990E13">
      <w:pPr>
        <w:spacing w:after="120" w:line="360" w:lineRule="auto"/>
        <w:jc w:val="both"/>
      </w:pPr>
      <w:r>
        <w:t xml:space="preserve">To our knowledge, this is the first study </w:t>
      </w:r>
      <w:r w:rsidR="0016019B">
        <w:t>to demonstrate</w:t>
      </w:r>
      <w:r>
        <w:t xml:space="preserve"> the benefit of systematic screening </w:t>
      </w:r>
      <w:r w:rsidR="0016019B">
        <w:t>on</w:t>
      </w:r>
      <w:r>
        <w:t xml:space="preserve"> osteoporosis medication adherence. </w:t>
      </w:r>
      <w:r w:rsidR="0016019B">
        <w:t>G</w:t>
      </w:r>
      <w:r>
        <w:t>ood adherence to osteoporosis medications is clearly</w:t>
      </w:r>
      <w:r w:rsidR="0016019B">
        <w:t xml:space="preserve"> </w:t>
      </w:r>
      <w:r w:rsidR="00B576A5">
        <w:t xml:space="preserve">essential, demonstrated </w:t>
      </w:r>
      <w:r>
        <w:t xml:space="preserve">by the </w:t>
      </w:r>
      <w:r w:rsidR="0016019B">
        <w:t>reduced</w:t>
      </w:r>
      <w:r>
        <w:t xml:space="preserve"> efficacy of medication</w:t>
      </w:r>
      <w:r w:rsidR="0016019B">
        <w:t>s</w:t>
      </w:r>
      <w:r>
        <w:t xml:space="preserve"> such as </w:t>
      </w:r>
      <w:r w:rsidR="000326FD">
        <w:t>alendronic</w:t>
      </w:r>
      <w:r>
        <w:t xml:space="preserve"> acid </w:t>
      </w:r>
      <w:r w:rsidR="003139FC">
        <w:t>when</w:t>
      </w:r>
      <w:r>
        <w:t xml:space="preserve"> prescription regimens</w:t>
      </w:r>
      <w:r w:rsidR="003139FC">
        <w:t xml:space="preserve"> are poorly followed</w:t>
      </w:r>
      <w:r w:rsidR="00F731F4">
        <w:t>.</w:t>
      </w:r>
      <w:r w:rsidR="004C59C6">
        <w:fldChar w:fldCharType="begin">
          <w:fldData xml:space="preserve">PEVuZE5vdGU+PENpdGU+PEF1dGhvcj5IaWxpZ3NtYW5uPC9BdXRob3I+PFllYXI+MjAxMDwvWWVh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HBhZ2VzPjI1NjUtNzM8L3BhZ2Vz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</w:fldData>
        </w:fldChar>
      </w:r>
      <w:r w:rsidR="00106292">
        <w:instrText xml:space="preserve"> ADDIN EN.CITE </w:instrText>
      </w:r>
      <w:r w:rsidR="00106292">
        <w:fldChar w:fldCharType="begin">
          <w:fldData xml:space="preserve">PEVuZE5vdGU+PENpdGU+PEF1dGhvcj5IaWxpZ3NtYW5uPC9BdXRob3I+PFllYXI+MjAxMDwvWWVh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HBhZ2VzPjI1NjUtNzM8L3BhZ2Vz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</w:fldData>
        </w:fldChar>
      </w:r>
      <w:r w:rsidR="00106292">
        <w:instrText xml:space="preserve"> ADDIN EN.CITE.DATA </w:instrText>
      </w:r>
      <w:r w:rsidR="00106292">
        <w:fldChar w:fldCharType="end"/>
      </w:r>
      <w:r w:rsidR="004C59C6">
        <w:fldChar w:fldCharType="separate"/>
      </w:r>
      <w:r w:rsidR="00106292">
        <w:rPr>
          <w:noProof/>
        </w:rPr>
        <w:t>[15, 16]</w:t>
      </w:r>
      <w:r w:rsidR="004C59C6">
        <w:fldChar w:fldCharType="end"/>
      </w:r>
      <w:r w:rsidR="00F40E05">
        <w:t xml:space="preserve"> S</w:t>
      </w:r>
      <w:r w:rsidR="0006336D">
        <w:t xml:space="preserve">imilar to the prevention of many other common chronic non-communicable diseases, </w:t>
      </w:r>
      <w:r w:rsidR="00213FC9">
        <w:t>adherence</w:t>
      </w:r>
      <w:r w:rsidR="000326FD">
        <w:t xml:space="preserve"> </w:t>
      </w:r>
      <w:r w:rsidR="003139FC">
        <w:t>to</w:t>
      </w:r>
      <w:r w:rsidR="000326FD">
        <w:t xml:space="preserve"> bisphosphonates is </w:t>
      </w:r>
      <w:r w:rsidR="00F40E05">
        <w:t xml:space="preserve">generally </w:t>
      </w:r>
      <w:r w:rsidR="000326FD">
        <w:t>sub-</w:t>
      </w:r>
      <w:r>
        <w:t xml:space="preserve">optimal, with </w:t>
      </w:r>
      <w:r w:rsidR="0016019B">
        <w:t xml:space="preserve">reported </w:t>
      </w:r>
      <w:r>
        <w:t>rates as low as 40%</w:t>
      </w:r>
      <w:r w:rsidR="00F731F4">
        <w:t>.</w:t>
      </w:r>
      <w:r w:rsidR="00432DC7">
        <w:fldChar w:fldCharType="begin">
          <w:fldData xml:space="preserve">PEVuZE5vdGU+PENpdGU+PEF1dGhvcj5EaWV6LVBlcmV6PC9BdXRob3I+PFllYXI+MjAxNzwvWWVh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wvcGVyaW9k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</w:fldData>
        </w:fldChar>
      </w:r>
      <w:r w:rsidR="00106292">
        <w:instrText xml:space="preserve"> ADDIN EN.CITE </w:instrText>
      </w:r>
      <w:r w:rsidR="00106292">
        <w:fldChar w:fldCharType="begin">
          <w:fldData xml:space="preserve">PEVuZE5vdGU+PENpdGU+PEF1dGhvcj5EaWV6LVBlcmV6PC9BdXRob3I+PFllYXI+MjAxNzwvWWVh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wvcGVyaW9k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</w:fldData>
        </w:fldChar>
      </w:r>
      <w:r w:rsidR="00106292">
        <w:instrText xml:space="preserve"> ADDIN EN.CITE.DATA </w:instrText>
      </w:r>
      <w:r w:rsidR="00106292">
        <w:fldChar w:fldCharType="end"/>
      </w:r>
      <w:r w:rsidR="00432DC7">
        <w:fldChar w:fldCharType="separate"/>
      </w:r>
      <w:r w:rsidR="00106292">
        <w:rPr>
          <w:noProof/>
        </w:rPr>
        <w:t>[11, 17, 18]</w:t>
      </w:r>
      <w:r w:rsidR="00432DC7">
        <w:fldChar w:fldCharType="end"/>
      </w:r>
      <w:r>
        <w:t xml:space="preserve"> </w:t>
      </w:r>
      <w:r w:rsidR="00986360">
        <w:t xml:space="preserve">Reasons for poor adherence are not well understood, but </w:t>
      </w:r>
      <w:r w:rsidR="003139FC">
        <w:t xml:space="preserve">there is </w:t>
      </w:r>
      <w:r w:rsidR="00986360">
        <w:t xml:space="preserve">evidence from </w:t>
      </w:r>
      <w:r w:rsidR="0016019B">
        <w:t xml:space="preserve">a </w:t>
      </w:r>
      <w:r w:rsidR="00986360">
        <w:t>large</w:t>
      </w:r>
      <w:r w:rsidR="0016019B">
        <w:t>,</w:t>
      </w:r>
      <w:r w:rsidR="00986360">
        <w:t xml:space="preserve"> international cohort</w:t>
      </w:r>
      <w:r w:rsidR="0016019B">
        <w:t xml:space="preserve"> study of </w:t>
      </w:r>
      <w:r w:rsidR="00986360">
        <w:t xml:space="preserve"> 60,000 older women</w:t>
      </w:r>
      <w:r w:rsidR="00F731F4">
        <w:t>,</w:t>
      </w:r>
      <w:r w:rsidR="00986360">
        <w:t xml:space="preserve"> that appreciation of individual risk is variable, and the majority of women underestimate their risk of fracture, even having </w:t>
      </w:r>
      <w:r w:rsidR="003139FC">
        <w:t>experienced</w:t>
      </w:r>
      <w:r w:rsidR="00986360">
        <w:t xml:space="preserve"> a prior fracture</w:t>
      </w:r>
      <w:r w:rsidR="00F731F4">
        <w:t>.</w:t>
      </w:r>
      <w:r w:rsidR="00432DC7">
        <w:fldChar w:fldCharType="begin">
          <w:fldData xml:space="preserve">PEVuZE5vdGU+PENpdGU+PEF1dGhvcj5TaXJpczwvQXV0aG9yPjxZZWFyPjIwMTE8L1llYXI+PFJl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wvcGVyaW9kaWNhbD48cGFn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GVkaXRpb24+MjAxNy8w
OS8wMjwvZWRpdGlvbj48ZGF0ZXM+PHllYXI+MjAxNzwveWVhcj48cHViLWRhdGVzPjxkYXRlPkF1
ZyAzMTwvZGF0ZT48L3B1Yi1kYXRlcz48L2RhdGVzPjxpc2JuPjE0MzMtMjk2NSAoRWxlY3Ryb25p
YykmI3hEOzA5MzctOTQxWCAoTGlua2luZyk8L2lzYm4+PGFjY2Vzc2lvbi1udW0+Mjg4NjE2MzY8
L2FjY2Vzc2lvbi1udW0+PHVybHM+PC91cmxzPjxlbGVjdHJvbmljLXJlc291cmNlLW51bT4xMC4x
MDA3L3MwMDE5OC0wMTctNDIwMC0zPC9lbGVjdHJvbmljLXJlc291cmNlLW51bT48cmVtb3RlLWRh
dGFiYXNlLXByb3ZpZGVyPk5MTTwvcmVtb3RlLWRhdGFiYXNlLXByb3ZpZGVyPjxsYW5ndWFnZT5l
bmc8L2xhbmd1YWdlPjwvcmVjb3JkPjwvQ2l0ZT48L0VuZE5vdGU+AG==
</w:fldData>
        </w:fldChar>
      </w:r>
      <w:r w:rsidR="00106292">
        <w:instrText xml:space="preserve"> ADDIN EN.CITE </w:instrText>
      </w:r>
      <w:r w:rsidR="00106292">
        <w:fldChar w:fldCharType="begin">
          <w:fldData xml:space="preserve">PEVuZE5vdGU+PENpdGU+PEF1dGhvcj5TaXJpczwvQXV0aG9yPjxZZWFyPjIwMTE8L1llYXI+PFJl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wvcGVyaW9kaWNhbD48cGFn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GVkaXRpb24+MjAxNy8w
OS8wMjwvZWRpdGlvbj48ZGF0ZXM+PHllYXI+MjAxNzwveWVhcj48cHViLWRhdGVzPjxkYXRlPkF1
ZyAzMTwvZGF0ZT48L3B1Yi1kYXRlcz48L2RhdGVzPjxpc2JuPjE0MzMtMjk2NSAoRWxlY3Ryb25p
YykmI3hEOzA5MzctOTQxWCAoTGlua2luZyk8L2lzYm4+PGFjY2Vzc2lvbi1udW0+Mjg4NjE2MzY8
L2FjY2Vzc2lvbi1udW0+PHVybHM+PC91cmxzPjxlbGVjdHJvbmljLXJlc291cmNlLW51bT4xMC4x
MDA3L3MwMDE5OC0wMTctNDIwMC0zPC9lbGVjdHJvbmljLXJlc291cmNlLW51bT48cmVtb3RlLWRh
dGFiYXNlLXByb3ZpZGVyPk5MTTwvcmVtb3RlLWRhdGFiYXNlLXByb3ZpZGVyPjxsYW5ndWFnZT5l
bmc8L2xhbmd1YWdlPjwvcmVjb3JkPjwvQ2l0ZT48L0VuZE5vdGU+AG==
</w:fldData>
        </w:fldChar>
      </w:r>
      <w:r w:rsidR="00106292">
        <w:instrText xml:space="preserve"> ADDIN EN.CITE.DATA </w:instrText>
      </w:r>
      <w:r w:rsidR="00106292">
        <w:fldChar w:fldCharType="end"/>
      </w:r>
      <w:r w:rsidR="00432DC7">
        <w:fldChar w:fldCharType="separate"/>
      </w:r>
      <w:r w:rsidR="00106292">
        <w:rPr>
          <w:noProof/>
        </w:rPr>
        <w:t>[19, 20]</w:t>
      </w:r>
      <w:r w:rsidR="00432DC7">
        <w:fldChar w:fldCharType="end"/>
      </w:r>
      <w:r w:rsidR="00986360">
        <w:t xml:space="preserve"> In recent years, there has been concern over rare serious </w:t>
      </w:r>
      <w:r w:rsidR="00986360">
        <w:lastRenderedPageBreak/>
        <w:t>side effects of long-term antiresorptive treatment</w:t>
      </w:r>
      <w:r w:rsidR="00F731F4">
        <w:t>.</w:t>
      </w:r>
      <w:r w:rsidR="00432DC7">
        <w:fldChar w:fldCharType="begin">
          <w:fldData xml:space="preserve">PEVuZE5vdGU+PENpdGU+PEF1dGhvcj5IYXJ2ZXk8L0F1dGhvcj48WWVhcj4yMDE3PC9ZZWFyPjxS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L3BlcmlvZGljYWw+PHBhZ2Vz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wYWdlcz4xOTI2LTg8L3BhZ2Vz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</w:fldData>
        </w:fldChar>
      </w:r>
      <w:r w:rsidR="00824045">
        <w:instrText xml:space="preserve"> ADDIN EN.CITE </w:instrText>
      </w:r>
      <w:r w:rsidR="00824045">
        <w:fldChar w:fldCharType="begin">
          <w:fldData xml:space="preserve">PEVuZE5vdGU+PENpdGU+PEF1dGhvcj5IYXJ2ZXk8L0F1dGhvcj48WWVhcj4yMDE3PC9ZZWFyPjxS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L3BlcmlvZGljYWw+PHBhZ2Vz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wYWdlcz4xOTI2LTg8L3BhZ2Vz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</w:fldData>
        </w:fldChar>
      </w:r>
      <w:r w:rsidR="00824045">
        <w:instrText xml:space="preserve"> ADDIN EN.CITE.DATA </w:instrText>
      </w:r>
      <w:r w:rsidR="00824045">
        <w:fldChar w:fldCharType="end"/>
      </w:r>
      <w:r w:rsidR="00432DC7">
        <w:fldChar w:fldCharType="separate"/>
      </w:r>
      <w:r w:rsidR="00824045">
        <w:rPr>
          <w:noProof/>
        </w:rPr>
        <w:t>[9, 10]</w:t>
      </w:r>
      <w:r w:rsidR="00432DC7">
        <w:fldChar w:fldCharType="end"/>
      </w:r>
      <w:r w:rsidR="00986360">
        <w:t xml:space="preserve"> </w:t>
      </w:r>
      <w:r w:rsidR="00F40E05">
        <w:t>T</w:t>
      </w:r>
      <w:r w:rsidR="00986360">
        <w:t xml:space="preserve">hese have </w:t>
      </w:r>
      <w:r w:rsidR="000326FD">
        <w:t xml:space="preserve">often </w:t>
      </w:r>
      <w:r w:rsidR="00986360">
        <w:t>been excessively reported in the media</w:t>
      </w:r>
      <w:r w:rsidR="000326FD">
        <w:t xml:space="preserve"> (and sometimes </w:t>
      </w:r>
      <w:r w:rsidR="00F40E05">
        <w:t xml:space="preserve">also </w:t>
      </w:r>
      <w:r w:rsidR="000326FD">
        <w:t xml:space="preserve">in the scientific press); </w:t>
      </w:r>
      <w:r w:rsidR="00F40E05">
        <w:t xml:space="preserve">in particular, </w:t>
      </w:r>
      <w:r w:rsidR="00986360">
        <w:t xml:space="preserve">communication of the appropriate balance between risk and benefit has </w:t>
      </w:r>
      <w:r w:rsidR="000326FD">
        <w:t>usually</w:t>
      </w:r>
      <w:r w:rsidR="00986360">
        <w:t xml:space="preserve"> not occurred, </w:t>
      </w:r>
      <w:r w:rsidR="00F40E05">
        <w:t>especially</w:t>
      </w:r>
      <w:r w:rsidR="00986360">
        <w:t xml:space="preserve"> in the context of the global med</w:t>
      </w:r>
      <w:r w:rsidR="000326FD">
        <w:t>ia</w:t>
      </w:r>
      <w:r w:rsidR="00F731F4">
        <w:t>.</w:t>
      </w:r>
      <w:r w:rsidR="00432DC7">
        <w:fldChar w:fldCharType="begin">
          <w:fldData xml:space="preserve">PEVuZE5vdGU+PENpdGU+PEF1dGhvcj5KaGE8L0F1dGhvcj48WWVhcj4yMDE1PC9ZZWFyPjxSZWNO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L3BlcmlvZGljYWw+PHBhZ2VzPjIxNzktODc8L3BhZ2VzPjx2b2x1bWU+MzA8L3ZvbHVtZT48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</w:fldData>
        </w:fldChar>
      </w:r>
      <w:r w:rsidR="00106292">
        <w:instrText xml:space="preserve"> ADDIN EN.CITE </w:instrText>
      </w:r>
      <w:r w:rsidR="00106292">
        <w:fldChar w:fldCharType="begin">
          <w:fldData xml:space="preserve">PEVuZE5vdGU+PENpdGU+PEF1dGhvcj5KaGE8L0F1dGhvcj48WWVhcj4yMDE1PC9ZZWFyPjxSZWNO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L3BlcmlvZGljYWw+PHBhZ2VzPjIxNzktODc8L3BhZ2VzPjx2b2x1bWU+MzA8L3ZvbHVtZT48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</w:fldData>
        </w:fldChar>
      </w:r>
      <w:r w:rsidR="00106292">
        <w:instrText xml:space="preserve"> ADDIN EN.CITE.DATA </w:instrText>
      </w:r>
      <w:r w:rsidR="00106292">
        <w:fldChar w:fldCharType="end"/>
      </w:r>
      <w:r w:rsidR="00432DC7">
        <w:fldChar w:fldCharType="separate"/>
      </w:r>
      <w:r w:rsidR="00106292">
        <w:rPr>
          <w:noProof/>
        </w:rPr>
        <w:t>[21, 22]</w:t>
      </w:r>
      <w:r w:rsidR="00432DC7">
        <w:fldChar w:fldCharType="end"/>
      </w:r>
      <w:r w:rsidR="000326FD">
        <w:t xml:space="preserve"> </w:t>
      </w:r>
      <w:r w:rsidR="00986360">
        <w:t xml:space="preserve"> </w:t>
      </w:r>
      <w:r w:rsidR="000326FD">
        <w:t>It</w:t>
      </w:r>
      <w:r w:rsidR="00986360">
        <w:t xml:space="preserve"> is notable that rates of medication use for both primary and secondary prevention appear to be falling over recent years</w:t>
      </w:r>
      <w:r w:rsidR="00F731F4">
        <w:t>.</w:t>
      </w:r>
      <w:r w:rsidR="00432DC7">
        <w:fldChar w:fldCharType="begin">
          <w:fldData xml:space="preserve">PEVuZE5vdGU+PENpdGU+PEF1dGhvcj5IYXJ2ZXk8L0F1dGhvcj48WWVhcj4yMDE3PC9ZZWFyPjxS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wvcGVyaW9kaWNh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wvcGVyaW9kaWNhbD48ZWRpdGlvbj4yMDE2LzA2LzExPC9lZGl0aW9uPjxk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C9wZXJpb2RpY2FsPjxwYWdlcz4y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wvcGVyaW9kaWNh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</w:fldData>
        </w:fldChar>
      </w:r>
      <w:r w:rsidR="00106292">
        <w:instrText xml:space="preserve"> ADDIN EN.CITE </w:instrText>
      </w:r>
      <w:r w:rsidR="00106292">
        <w:fldChar w:fldCharType="begin">
          <w:fldData xml:space="preserve">PEVuZE5vdGU+PENpdGU+PEF1dGhvcj5IYXJ2ZXk8L0F1dGhvcj48WWVhcj4yMDE3PC9ZZWFyPjxS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wvcGVyaW9kaWNh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wvcGVyaW9kaWNhbD48ZWRpdGlvbj4yMDE2LzA2LzExPC9lZGl0aW9uPjxk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C9wZXJpb2RpY2FsPjxwYWdlcz4y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wvcGVyaW9kaWNh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</w:fldData>
        </w:fldChar>
      </w:r>
      <w:r w:rsidR="00106292">
        <w:instrText xml:space="preserve"> ADDIN EN.CITE.DATA </w:instrText>
      </w:r>
      <w:r w:rsidR="00106292">
        <w:fldChar w:fldCharType="end"/>
      </w:r>
      <w:r w:rsidR="00432DC7">
        <w:fldChar w:fldCharType="separate"/>
      </w:r>
      <w:r w:rsidR="00106292">
        <w:rPr>
          <w:noProof/>
        </w:rPr>
        <w:t>[10, 21, 23-25]</w:t>
      </w:r>
      <w:r w:rsidR="00432DC7">
        <w:fldChar w:fldCharType="end"/>
      </w:r>
    </w:p>
    <w:p w14:paraId="4D386BAA" w14:textId="3F4633FE" w:rsidR="0016019B" w:rsidRDefault="00986360">
      <w:pPr>
        <w:spacing w:after="120" w:line="360" w:lineRule="auto"/>
        <w:jc w:val="both"/>
      </w:pPr>
      <w:r>
        <w:t>Previous investigations have explored a variety of methods to improve medication adherence. These have included measuremen</w:t>
      </w:r>
      <w:r w:rsidR="00AC133A">
        <w:t xml:space="preserve">t of bone turnover markers, BMD, nurse/practitioner review, and educational programmes, </w:t>
      </w:r>
      <w:r>
        <w:t>with the aim of providing positive feedback and monitoring of progress</w:t>
      </w:r>
      <w:r w:rsidR="00F731F4">
        <w:t>.</w:t>
      </w:r>
      <w:r w:rsidR="00432DC7">
        <w:fldChar w:fldCharType="begin">
          <w:fldData xml:space="preserve">PEVuZE5vdGU+PENpdGU+PEF1dGhvcj5EaWV6LVBlcmV6PC9BdXRob3I+PFllYXI+MjAxNzwvWWVh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wvcGVyaW9k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HBhZ2VzPjI5MDctMTg8L3BhZ2Vz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wYWdlcz4yNTY1LTczPC9wYWdlcz48dm9sdW1lPjIyPC92b2x1bWU+PG51bWJlcj4xMDwvbnVt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</w:fldData>
        </w:fldChar>
      </w:r>
      <w:r w:rsidR="00106292">
        <w:instrText xml:space="preserve"> ADDIN EN.CITE </w:instrText>
      </w:r>
      <w:r w:rsidR="00106292">
        <w:fldChar w:fldCharType="begin">
          <w:fldData xml:space="preserve">PEVuZE5vdGU+PENpdGU+PEF1dGhvcj5EaWV6LVBlcmV6PC9BdXRob3I+PFllYXI+MjAxNzwvWWVh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wvcGVyaW9k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HBhZ2VzPjI5MDctMTg8L3BhZ2Vz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wYWdlcz4yNTY1LTczPC9wYWdlcz48dm9sdW1lPjIyPC92b2x1bWU+PG51bWJlcj4xMDwvbnVt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</w:fldData>
        </w:fldChar>
      </w:r>
      <w:r w:rsidR="00106292">
        <w:instrText xml:space="preserve"> ADDIN EN.CITE.DATA </w:instrText>
      </w:r>
      <w:r w:rsidR="00106292">
        <w:fldChar w:fldCharType="end"/>
      </w:r>
      <w:r w:rsidR="00432DC7">
        <w:fldChar w:fldCharType="separate"/>
      </w:r>
      <w:r w:rsidR="00106292">
        <w:rPr>
          <w:noProof/>
        </w:rPr>
        <w:t>[11, 16, 26]</w:t>
      </w:r>
      <w:r w:rsidR="00432DC7">
        <w:fldChar w:fldCharType="end"/>
      </w:r>
      <w:r w:rsidR="00AC133A">
        <w:t xml:space="preserve"> However,</w:t>
      </w:r>
      <w:r>
        <w:t xml:space="preserve"> there are clear resource </w:t>
      </w:r>
      <w:r w:rsidR="007F2615">
        <w:t>implications</w:t>
      </w:r>
      <w:r>
        <w:t xml:space="preserve"> for such interventions</w:t>
      </w:r>
      <w:r w:rsidR="00AC133A">
        <w:t>, and the value of specific measures such as bone turnover markers over and above simple contact with a health professional is not certain</w:t>
      </w:r>
      <w:r w:rsidR="00F731F4">
        <w:t>.</w:t>
      </w:r>
      <w:r w:rsidR="00432DC7">
        <w:fldChar w:fldCharType="begin">
          <w:fldData xml:space="preserve">PEVuZE5vdGU+PENpdGU+PEF1dGhvcj5EaWV6LVBlcmV6PC9BdXRob3I+PFllYXI+MjAxNzwvWWVh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c2Ny03NzQ8L3BhZ2VzPjx2b2x1bWU+Mjg8L3ZvbHVtZT48bnVtYmVyPjM8L251bWJlcj48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==
</w:fldData>
        </w:fldChar>
      </w:r>
      <w:r w:rsidR="00824045">
        <w:instrText xml:space="preserve"> ADDIN EN.CITE </w:instrText>
      </w:r>
      <w:r w:rsidR="00824045">
        <w:fldChar w:fldCharType="begin">
          <w:fldData xml:space="preserve">PEVuZE5vdGU+PENpdGU+PEF1dGhvcj5EaWV6LVBlcmV6PC9BdXRob3I+PFllYXI+MjAxNzwvWWVh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c2Ny03NzQ8L3BhZ2VzPjx2b2x1bWU+Mjg8L3ZvbHVtZT48bnVtYmVyPjM8L251bWJlcj48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==
</w:fldData>
        </w:fldChar>
      </w:r>
      <w:r w:rsidR="00824045">
        <w:instrText xml:space="preserve"> ADDIN EN.CITE.DATA </w:instrText>
      </w:r>
      <w:r w:rsidR="00824045">
        <w:fldChar w:fldCharType="end"/>
      </w:r>
      <w:r w:rsidR="00432DC7">
        <w:fldChar w:fldCharType="separate"/>
      </w:r>
      <w:r w:rsidR="00824045">
        <w:rPr>
          <w:noProof/>
        </w:rPr>
        <w:t>[11]</w:t>
      </w:r>
      <w:r w:rsidR="00432DC7">
        <w:fldChar w:fldCharType="end"/>
      </w:r>
      <w:r>
        <w:t xml:space="preserve"> It is therefore notable that the </w:t>
      </w:r>
      <w:r w:rsidR="007F2615">
        <w:t xml:space="preserve">present </w:t>
      </w:r>
      <w:r>
        <w:t xml:space="preserve">screening intervention, undertaken in primary care using the </w:t>
      </w:r>
      <w:r w:rsidR="007F2615">
        <w:t>FRAX</w:t>
      </w:r>
      <w:r w:rsidR="00775489">
        <w:t>®</w:t>
      </w:r>
      <w:r>
        <w:t xml:space="preserve"> tool, led not just to increased uptake of medication but </w:t>
      </w:r>
      <w:r w:rsidR="007F2615">
        <w:t xml:space="preserve">also to </w:t>
      </w:r>
      <w:r>
        <w:t xml:space="preserve">improved adherence </w:t>
      </w:r>
      <w:r w:rsidR="007F2615">
        <w:t>compared</w:t>
      </w:r>
      <w:r>
        <w:t xml:space="preserve"> with those individuals </w:t>
      </w:r>
      <w:r w:rsidR="00B576A5">
        <w:t>prescribed</w:t>
      </w:r>
      <w:r>
        <w:t xml:space="preserve"> medication in the usual care group.</w:t>
      </w:r>
    </w:p>
    <w:p w14:paraId="699DDD96" w14:textId="3F97528A" w:rsidR="00AD3523" w:rsidRDefault="00986360">
      <w:pPr>
        <w:spacing w:after="120" w:line="360" w:lineRule="auto"/>
        <w:jc w:val="both"/>
      </w:pPr>
      <w:bookmarkStart w:id="7" w:name="_Hlk14426532"/>
      <w:r>
        <w:t>That family history of hip fracture was associated with better adherence is easily comprehensible</w:t>
      </w:r>
      <w:r w:rsidR="007F2615">
        <w:t>,</w:t>
      </w:r>
      <w:r>
        <w:t xml:space="preserve"> although the lack of </w:t>
      </w:r>
      <w:r w:rsidR="007F2615">
        <w:t>a</w:t>
      </w:r>
      <w:r>
        <w:t xml:space="preserve">ssociation with prior fracture is </w:t>
      </w:r>
      <w:r w:rsidR="007F2615">
        <w:t xml:space="preserve">perhaps counterintuitive, </w:t>
      </w:r>
      <w:r w:rsidR="00F40E05">
        <w:t xml:space="preserve">albeit </w:t>
      </w:r>
      <w:r w:rsidR="007F2615">
        <w:t>consistent with findings from the GLOW study</w:t>
      </w:r>
      <w:r w:rsidR="00F731F4">
        <w:t>.</w:t>
      </w:r>
      <w:r w:rsidR="00432DC7">
        <w:fldChar w:fldCharType="begin">
          <w:fldData xml:space="preserve">PEVuZE5vdGU+PENpdGU+PEF1dGhvcj5TaXJpczwvQXV0aG9yPjxZZWFyPjIwMTE8L1llYXI+PFJl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wYWdlcz4y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</w:fldData>
        </w:fldChar>
      </w:r>
      <w:r w:rsidR="00106292">
        <w:instrText xml:space="preserve"> ADDIN EN.CITE </w:instrText>
      </w:r>
      <w:r w:rsidR="00106292">
        <w:fldChar w:fldCharType="begin">
          <w:fldData xml:space="preserve">PEVuZE5vdGU+PENpdGU+PEF1dGhvcj5TaXJpczwvQXV0aG9yPjxZZWFyPjIwMTE8L1llYXI+PFJl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wYWdlcz4y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</w:fldData>
        </w:fldChar>
      </w:r>
      <w:r w:rsidR="00106292">
        <w:instrText xml:space="preserve"> ADDIN EN.CITE.DATA </w:instrText>
      </w:r>
      <w:r w:rsidR="00106292">
        <w:fldChar w:fldCharType="end"/>
      </w:r>
      <w:r w:rsidR="00432DC7">
        <w:fldChar w:fldCharType="separate"/>
      </w:r>
      <w:r w:rsidR="00106292">
        <w:rPr>
          <w:noProof/>
        </w:rPr>
        <w:t>[19]</w:t>
      </w:r>
      <w:r w:rsidR="00432DC7">
        <w:fldChar w:fldCharType="end"/>
      </w:r>
      <w:r>
        <w:t xml:space="preserve"> </w:t>
      </w:r>
      <w:r w:rsidR="00175E25">
        <w:t xml:space="preserve">Increased adherence in those who underwent BMD testing may simply reflect collinearity with other risk </w:t>
      </w:r>
      <w:r w:rsidR="00175E25">
        <w:lastRenderedPageBreak/>
        <w:t xml:space="preserve">variables, since these individuals were by definition at moderate to high fracture risk, or potentially a positive effect of the DXA scan on adherence. </w:t>
      </w:r>
      <w:r w:rsidR="00B519ED">
        <w:t xml:space="preserve">Our analysis </w:t>
      </w:r>
      <w:r w:rsidR="00300937">
        <w:t>explored adherence amongst</w:t>
      </w:r>
      <w:r w:rsidR="00B519ED">
        <w:t xml:space="preserve"> those individuals who had </w:t>
      </w:r>
      <w:r w:rsidR="00300937">
        <w:t xml:space="preserve">(or had not) </w:t>
      </w:r>
      <w:r w:rsidR="00B519ED">
        <w:t xml:space="preserve">experienced a fracture after the baseline assessment, but before initiation of medication, </w:t>
      </w:r>
      <w:r w:rsidR="00300937">
        <w:t xml:space="preserve">and </w:t>
      </w:r>
      <w:r w:rsidR="00B519ED">
        <w:t xml:space="preserve">suggested perhaps greater adherence in the first 12 months after initiation for the </w:t>
      </w:r>
      <w:r w:rsidR="00300937">
        <w:t xml:space="preserve">post-incident fracture </w:t>
      </w:r>
      <w:r w:rsidR="00B519ED">
        <w:t>group com</w:t>
      </w:r>
      <w:r w:rsidR="00300937">
        <w:t>mencing medication at one year. However</w:t>
      </w:r>
      <w:r w:rsidR="00F40E05">
        <w:t>,</w:t>
      </w:r>
      <w:r w:rsidR="00300937">
        <w:t xml:space="preserve"> the percent adherence was similar at the end of the study, and </w:t>
      </w:r>
      <w:r w:rsidR="00B519ED">
        <w:t>the numbers were not large enough to permit a logistic regression analysis based on incident fracture.</w:t>
      </w:r>
      <w:r w:rsidR="00300937">
        <w:t xml:space="preserve"> </w:t>
      </w:r>
      <w:r w:rsidR="00351F60">
        <w:t xml:space="preserve">We were unable to reliably assess </w:t>
      </w:r>
      <w:r w:rsidR="00175E25">
        <w:t xml:space="preserve">the temporal relationships between medication initiation and </w:t>
      </w:r>
      <w:r w:rsidR="00351F60">
        <w:t xml:space="preserve">fracture occurrence in the first 6 months of follow-up, and so assumed that </w:t>
      </w:r>
      <w:r w:rsidR="00175E25">
        <w:t>medication initiation preceded a fracture event during this period</w:t>
      </w:r>
      <w:r w:rsidR="00351F60">
        <w:t>. The validity of this assumption cannot be tested, but given the findings in relation to medication adherence for initiation following a fracture in our subsequent analyses, it is possible that the balance of fractures either side of the 6 month questionnaire could have influence</w:t>
      </w:r>
      <w:r w:rsidR="00175E25">
        <w:t>d</w:t>
      </w:r>
      <w:r w:rsidR="00351F60">
        <w:t xml:space="preserve"> our results.</w:t>
      </w:r>
    </w:p>
    <w:bookmarkEnd w:id="7"/>
    <w:p w14:paraId="7681C11F" w14:textId="4EA017E1" w:rsidR="00986360" w:rsidRDefault="007F2615">
      <w:pPr>
        <w:spacing w:after="120" w:line="360" w:lineRule="auto"/>
        <w:jc w:val="both"/>
      </w:pPr>
      <w:r>
        <w:t>Our</w:t>
      </w:r>
      <w:r w:rsidR="00986360">
        <w:t xml:space="preserve"> finding of lower adherence at older ages may reflect a higher burden of comorbidity and associated medications.</w:t>
      </w:r>
      <w:r w:rsidR="003820BD">
        <w:t xml:space="preserve"> Indeed, key perceptions that influence older women </w:t>
      </w:r>
      <w:r w:rsidR="00213FC9">
        <w:t>with regard to</w:t>
      </w:r>
      <w:r w:rsidR="003820BD">
        <w:t xml:space="preserve"> adherence </w:t>
      </w:r>
      <w:r w:rsidR="00213FC9">
        <w:t>to</w:t>
      </w:r>
      <w:r w:rsidR="003820BD">
        <w:t xml:space="preserve"> such medications was investigated in a qualitative study, nested within the SCOOP trial</w:t>
      </w:r>
      <w:r w:rsidR="003163FF">
        <w:fldChar w:fldCharType="begin">
          <w:fldData xml:space="preserve">PEVuZE5vdGU+PENpdGU+PEF1dGhvcj5TYWx0ZXI8L0F1dGhvcj48WWVhcj4yMDE0PC9ZZWFyPjxS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4MzU1MjwvcGFnZXM+PHZvbHVt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</w:fldData>
        </w:fldChar>
      </w:r>
      <w:r w:rsidR="00106292">
        <w:instrText xml:space="preserve"> ADDIN EN.CITE </w:instrText>
      </w:r>
      <w:r w:rsidR="00106292">
        <w:fldChar w:fldCharType="begin">
          <w:fldData xml:space="preserve">PEVuZE5vdGU+PENpdGU+PEF1dGhvcj5TYWx0ZXI8L0F1dGhvcj48WWVhcj4yMDE0PC9ZZWFyPjxS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4MzU1MjwvcGFnZXM+PHZvbHVt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</w:fldData>
        </w:fldChar>
      </w:r>
      <w:r w:rsidR="00106292">
        <w:instrText xml:space="preserve"> ADDIN EN.CITE.DATA </w:instrText>
      </w:r>
      <w:r w:rsidR="00106292">
        <w:fldChar w:fldCharType="end"/>
      </w:r>
      <w:r w:rsidR="003163FF">
        <w:fldChar w:fldCharType="separate"/>
      </w:r>
      <w:r w:rsidR="00106292">
        <w:rPr>
          <w:noProof/>
        </w:rPr>
        <w:t>[27]</w:t>
      </w:r>
      <w:r w:rsidR="003163FF">
        <w:fldChar w:fldCharType="end"/>
      </w:r>
      <w:r w:rsidR="003820BD">
        <w:t xml:space="preserve">. In this </w:t>
      </w:r>
      <w:r w:rsidR="005F17FE">
        <w:t>investigation</w:t>
      </w:r>
      <w:r w:rsidR="003820BD">
        <w:t xml:space="preserve"> of 30 women age</w:t>
      </w:r>
      <w:r w:rsidR="005F17FE">
        <w:t>d</w:t>
      </w:r>
      <w:r w:rsidR="003820BD">
        <w:t xml:space="preserve"> 70-85 years </w:t>
      </w:r>
      <w:r w:rsidR="003820BD">
        <w:lastRenderedPageBreak/>
        <w:t xml:space="preserve">who were offered anti-osteoporosis medication, there were no overall predictors of adherence across </w:t>
      </w:r>
      <w:r w:rsidR="00F40E05">
        <w:t>two</w:t>
      </w:r>
      <w:r w:rsidR="003820BD">
        <w:t xml:space="preserve"> years</w:t>
      </w:r>
      <w:r w:rsidR="005F17FE">
        <w:t xml:space="preserve"> of</w:t>
      </w:r>
      <w:r w:rsidR="003820BD">
        <w:t xml:space="preserve"> assessment. The women’s perceptions and motivations related to persistence with medication were influenced by factors such as their understanding of adherence/non-adherence, motivations and self-care, appraising/prioritising risk, anticipating/managing side effects and issues relating to problems of understanding and decision-making. Importantly, those engaged with supportive </w:t>
      </w:r>
      <w:r w:rsidR="005F17FE">
        <w:t>professionals better tolerated/</w:t>
      </w:r>
      <w:r w:rsidR="003820BD">
        <w:t>overcame potential barriers posed by side effects</w:t>
      </w:r>
      <w:r w:rsidR="00F731F4">
        <w:t>.</w:t>
      </w:r>
      <w:r w:rsidR="003163FF">
        <w:fldChar w:fldCharType="begin">
          <w:fldData xml:space="preserve">PEVuZE5vdGU+PENpdGU+PEF1dGhvcj5TYWx0ZXI8L0F1dGhvcj48WWVhcj4yMDE0PC9ZZWFyPjxS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4MzU1MjwvcGFnZXM+PHZvbHVt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</w:fldData>
        </w:fldChar>
      </w:r>
      <w:r w:rsidR="00106292">
        <w:instrText xml:space="preserve"> ADDIN EN.CITE </w:instrText>
      </w:r>
      <w:r w:rsidR="00106292">
        <w:fldChar w:fldCharType="begin">
          <w:fldData xml:space="preserve">PEVuZE5vdGU+PENpdGU+PEF1dGhvcj5TYWx0ZXI8L0F1dGhvcj48WWVhcj4yMDE0PC9ZZWFyPjxS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4MzU1MjwvcGFnZXM+PHZvbHVt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</w:fldData>
        </w:fldChar>
      </w:r>
      <w:r w:rsidR="00106292">
        <w:instrText xml:space="preserve"> ADDIN EN.CITE.DATA </w:instrText>
      </w:r>
      <w:r w:rsidR="00106292">
        <w:fldChar w:fldCharType="end"/>
      </w:r>
      <w:r w:rsidR="003163FF">
        <w:fldChar w:fldCharType="separate"/>
      </w:r>
      <w:r w:rsidR="00106292">
        <w:rPr>
          <w:noProof/>
        </w:rPr>
        <w:t>[27]</w:t>
      </w:r>
      <w:r w:rsidR="003163FF">
        <w:fldChar w:fldCharType="end"/>
      </w:r>
      <w:r w:rsidR="003820BD">
        <w:t xml:space="preserve"> The present results complement these detailed findings from interviews in a small group of women, by elucidating overarching predictors of adherence across the whole trial population.</w:t>
      </w:r>
    </w:p>
    <w:p w14:paraId="42BFD2EC" w14:textId="0660450C" w:rsidR="00986360" w:rsidRDefault="00986360" w:rsidP="00567069">
      <w:pPr>
        <w:spacing w:after="120" w:line="360" w:lineRule="auto"/>
        <w:jc w:val="both"/>
      </w:pPr>
      <w:bookmarkStart w:id="8" w:name="_Hlk14422671"/>
      <w:r>
        <w:t>We studied a unique multicentre</w:t>
      </w:r>
      <w:r w:rsidR="00452FBC">
        <w:t>, primary care-based</w:t>
      </w:r>
      <w:r>
        <w:t xml:space="preserve"> UK randomised controlled trial with comprehensive assessment of medication use. However</w:t>
      </w:r>
      <w:r w:rsidR="00F40E05">
        <w:t>,</w:t>
      </w:r>
      <w:r>
        <w:t xml:space="preserve"> there are some limitations that could should be considered in the interpretation of our findings. Firstly, medication use was obtained by self-report questionnaire at specific time points</w:t>
      </w:r>
      <w:r w:rsidR="00F653D2">
        <w:t>, and was not validated by semi-objective measures such as pill counts</w:t>
      </w:r>
      <w:r>
        <w:t>. It is possible that transient use was therefore underestimated</w:t>
      </w:r>
      <w:r w:rsidR="00F40E05">
        <w:t xml:space="preserve">, though if anything </w:t>
      </w:r>
      <w:r>
        <w:t>this would tend to reduce the chances of observing</w:t>
      </w:r>
      <w:r w:rsidR="007F2615">
        <w:t xml:space="preserve"> differences between the groups.</w:t>
      </w:r>
      <w:r w:rsidR="00773F94">
        <w:t xml:space="preserve"> Furthermore, </w:t>
      </w:r>
      <w:r w:rsidR="00872AB1">
        <w:t xml:space="preserve">self-report </w:t>
      </w:r>
      <w:r w:rsidR="00AA5FDF">
        <w:t>may lead to over-estimation of adherence compared with pill counts, but it is likely, given the context of participation in a trial for the prevention of osteopo</w:t>
      </w:r>
      <w:r w:rsidR="00AA5FDF">
        <w:lastRenderedPageBreak/>
        <w:t>rotic fracture, that participants were motivated to take treatment</w:t>
      </w:r>
      <w:r w:rsidR="00824045">
        <w:fldChar w:fldCharType="begin">
          <w:fldData xml:space="preserve">PEVuZE5vdGU+PENpdGU+PEF1dGhvcj5FbCBBbGlsaTwvQXV0aG9yPjxZZWFyPjIwMTY8L1llYXI+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</w:fldData>
        </w:fldChar>
      </w:r>
      <w:r w:rsidR="00106292">
        <w:instrText xml:space="preserve"> ADDIN EN.CITE </w:instrText>
      </w:r>
      <w:r w:rsidR="00106292">
        <w:fldChar w:fldCharType="begin">
          <w:fldData xml:space="preserve">PEVuZE5vdGU+PENpdGU+PEF1dGhvcj5FbCBBbGlsaTwvQXV0aG9yPjxZZWFyPjIwMTY8L1llYXI+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</w:fldData>
        </w:fldChar>
      </w:r>
      <w:r w:rsidR="00106292">
        <w:instrText xml:space="preserve"> ADDIN EN.CITE.DATA </w:instrText>
      </w:r>
      <w:r w:rsidR="00106292">
        <w:fldChar w:fldCharType="end"/>
      </w:r>
      <w:r w:rsidR="00824045">
        <w:fldChar w:fldCharType="separate"/>
      </w:r>
      <w:r w:rsidR="00106292">
        <w:rPr>
          <w:noProof/>
        </w:rPr>
        <w:t>[28]</w:t>
      </w:r>
      <w:r w:rsidR="00824045">
        <w:fldChar w:fldCharType="end"/>
      </w:r>
      <w:r w:rsidR="00773F94">
        <w:t>.</w:t>
      </w:r>
      <w:r w:rsidR="00C24583">
        <w:t xml:space="preserve"> </w:t>
      </w:r>
      <w:r>
        <w:t xml:space="preserve"> </w:t>
      </w:r>
      <w:r w:rsidR="00686121">
        <w:t>The self-report question within the SCOOP postal questionnaire asked study participants whether they were currently taking AOM, and no detail of the types of medication were captured at this time. AOM were prescribed by General Practi</w:t>
      </w:r>
      <w:r w:rsidR="00EB7F39">
        <w:t>ti</w:t>
      </w:r>
      <w:r w:rsidR="00686121">
        <w:t>oners and so the vast majority are likely to be oral bisphonates</w:t>
      </w:r>
      <w:r w:rsidR="00EB7F39">
        <w:t xml:space="preserve">; </w:t>
      </w:r>
      <w:r w:rsidR="00686121">
        <w:t>however in this study we are unable to assess whether</w:t>
      </w:r>
      <w:r w:rsidR="00015853">
        <w:t xml:space="preserve"> the type of</w:t>
      </w:r>
      <w:r w:rsidR="00686121">
        <w:t xml:space="preserve"> m</w:t>
      </w:r>
      <w:r w:rsidR="00015853">
        <w:t>edication</w:t>
      </w:r>
      <w:r w:rsidR="00EB7F39">
        <w:t xml:space="preserve"> </w:t>
      </w:r>
      <w:r w:rsidR="00015853">
        <w:t>impact</w:t>
      </w:r>
      <w:r w:rsidR="00EB7F39">
        <w:t>ed</w:t>
      </w:r>
      <w:r w:rsidR="00015853">
        <w:t xml:space="preserve"> the</w:t>
      </w:r>
      <w:r w:rsidR="00686121">
        <w:t xml:space="preserve"> level of adherence</w:t>
      </w:r>
      <w:r w:rsidR="00EB7F39">
        <w:t>: for example we could not readily assess any influence of annual intravenous zoledronate prescription on our findings</w:t>
      </w:r>
      <w:r w:rsidR="00686121">
        <w:t xml:space="preserve">. </w:t>
      </w:r>
      <w:r w:rsidR="00A2787F">
        <w:t>Additionally, we lacked information relating to new prescriptions of corticosteroids.</w:t>
      </w:r>
      <w:r w:rsidR="00686121">
        <w:t xml:space="preserve"> </w:t>
      </w:r>
      <w:r>
        <w:t xml:space="preserve">Secondly, we have limited capacity to explore </w:t>
      </w:r>
      <w:r w:rsidR="0020334C">
        <w:t>psychosocial</w:t>
      </w:r>
      <w:r>
        <w:t xml:space="preserve"> aspects related to adherence, but these have been investigated previously in subsets of the trial</w:t>
      </w:r>
      <w:r w:rsidR="00F731F4">
        <w:t>.</w:t>
      </w:r>
      <w:r w:rsidR="004C59C6">
        <w:fldChar w:fldCharType="begin">
          <w:fldData xml:space="preserve">PEVuZE5vdGU+PENpdGU+PEF1dGhvcj5TYWx0ZXI8L0F1dGhvcj48WWVhcj4yMDExPC9ZZWFyPjxS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4MzU1MjwvcGFnZXM+PHZvbHVtZT45PC92b2x1bWU+PG51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</w:fldData>
        </w:fldChar>
      </w:r>
      <w:r w:rsidR="00106292">
        <w:instrText xml:space="preserve"> ADDIN EN.CITE </w:instrText>
      </w:r>
      <w:r w:rsidR="00106292">
        <w:fldChar w:fldCharType="begin">
          <w:fldData xml:space="preserve">PEVuZE5vdGU+PENpdGU+PEF1dGhvcj5TYWx0ZXI8L0F1dGhvcj48WWVhcj4yMDExPC9ZZWFyPjxS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4MzU1MjwvcGFnZXM+PHZvbHVtZT45PC92b2x1bWU+PG51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</w:fldData>
        </w:fldChar>
      </w:r>
      <w:r w:rsidR="00106292">
        <w:instrText xml:space="preserve"> ADDIN EN.CITE.DATA </w:instrText>
      </w:r>
      <w:r w:rsidR="00106292">
        <w:fldChar w:fldCharType="end"/>
      </w:r>
      <w:r w:rsidR="004C59C6">
        <w:fldChar w:fldCharType="separate"/>
      </w:r>
      <w:r w:rsidR="00106292">
        <w:rPr>
          <w:noProof/>
        </w:rPr>
        <w:t>[27, 29]</w:t>
      </w:r>
      <w:r w:rsidR="004C59C6">
        <w:fldChar w:fldCharType="end"/>
      </w:r>
      <w:r w:rsidR="00F731F4">
        <w:t xml:space="preserve"> </w:t>
      </w:r>
      <w:r>
        <w:t xml:space="preserve">Thirdly, the study population consisted of older women, limiting the generalisability of these findings to younger women and </w:t>
      </w:r>
      <w:r w:rsidR="007F2615">
        <w:t>to</w:t>
      </w:r>
      <w:r>
        <w:t xml:space="preserve"> men</w:t>
      </w:r>
      <w:r w:rsidR="00F653D2">
        <w:t>, and we had limited information about aspects of clinical care in the control group, for example, use of DXA scanning</w:t>
      </w:r>
      <w:r>
        <w:t xml:space="preserve">. Finally, it is possible that trial participants were somewhat healthier than the general population. This </w:t>
      </w:r>
      <w:r w:rsidR="0086699E">
        <w:t>“</w:t>
      </w:r>
      <w:r>
        <w:t>healthy selection effect</w:t>
      </w:r>
      <w:r w:rsidR="00847134">
        <w:t>”</w:t>
      </w:r>
      <w:r>
        <w:t xml:space="preserve"> may limit generalisability, but should not materially </w:t>
      </w:r>
      <w:r w:rsidR="007F2615">
        <w:t>influence</w:t>
      </w:r>
      <w:r>
        <w:t xml:space="preserve"> differences between the </w:t>
      </w:r>
      <w:r w:rsidR="007F2615">
        <w:t>two</w:t>
      </w:r>
      <w:r>
        <w:t xml:space="preserve"> groups</w:t>
      </w:r>
      <w:r w:rsidR="00FF2B06">
        <w:t>, since participants were randomly allocated to screening or usual care.</w:t>
      </w:r>
      <w:r w:rsidR="00C24583">
        <w:t xml:space="preserve"> Further studies in a population of men and women, in which in-depth analysis examining whether different AOM medications had significantly differing levels of adherence and treatment adherence captured using more sophisticated methods would be warranted. </w:t>
      </w:r>
    </w:p>
    <w:bookmarkEnd w:id="8"/>
    <w:p w14:paraId="6E516362" w14:textId="1334322C" w:rsidR="00064743" w:rsidRDefault="00FF2B06" w:rsidP="00567069">
      <w:pPr>
        <w:spacing w:after="120" w:line="360" w:lineRule="auto"/>
        <w:jc w:val="both"/>
      </w:pPr>
      <w:r>
        <w:lastRenderedPageBreak/>
        <w:t>In conclusion,</w:t>
      </w:r>
      <w:r w:rsidR="00823D69">
        <w:t xml:space="preserve"> systematic screening for fracture risk using FRAX</w:t>
      </w:r>
      <w:r w:rsidR="00775489">
        <w:t>®</w:t>
      </w:r>
      <w:r w:rsidR="00823D69">
        <w:t xml:space="preserve"> in primary care led to increased use of, and adherence to, anti-osteoporosis medications, compared with usual care. Taken with recent evidence that this intervention results in a reducti</w:t>
      </w:r>
      <w:r w:rsidR="0086146E">
        <w:t>on in risk of hip fracture, the present</w:t>
      </w:r>
      <w:r w:rsidR="00823D69">
        <w:t xml:space="preserve"> findings </w:t>
      </w:r>
      <w:r w:rsidR="00967DFA">
        <w:t xml:space="preserve">further </w:t>
      </w:r>
      <w:r w:rsidR="00823D69">
        <w:t>support the use of systematic screening approaches for fracture prevention.</w:t>
      </w:r>
    </w:p>
    <w:p w14:paraId="54758771" w14:textId="73F101A2" w:rsidR="004711EB" w:rsidRDefault="004711EB" w:rsidP="00567069">
      <w:pPr>
        <w:spacing w:after="120" w:line="360" w:lineRule="auto"/>
        <w:jc w:val="both"/>
      </w:pPr>
    </w:p>
    <w:p w14:paraId="4AF25343" w14:textId="77777777" w:rsidR="004711EB" w:rsidRPr="0028228E" w:rsidRDefault="004711EB" w:rsidP="004711EB">
      <w:pPr>
        <w:spacing w:after="120" w:line="360" w:lineRule="auto"/>
        <w:jc w:val="both"/>
        <w:rPr>
          <w:b/>
        </w:rPr>
      </w:pPr>
      <w:r w:rsidRPr="0028228E">
        <w:rPr>
          <w:b/>
        </w:rPr>
        <w:t>Acknowledgements</w:t>
      </w:r>
    </w:p>
    <w:p w14:paraId="4D710269" w14:textId="53A0C17C" w:rsidR="004711EB" w:rsidRDefault="004711EB" w:rsidP="004711EB">
      <w:pPr>
        <w:spacing w:after="120" w:line="360" w:lineRule="auto"/>
        <w:jc w:val="both"/>
      </w:pPr>
      <w:r>
        <w:t>This study was jointly funded by Arthritis Research UK (formerly the Arthritis Research Campaign) and the UK Medical Research Council. NMR’s time is supported by the National Institute for Health Research Collaboration for Leadership in Applied Health Research and Care West (NIHR CLAHRC West) at University Hospitals Bristol NHS Foundation Trust. The SCOOP study was designed and done with substantial input from the Norwich Clinical Trials Unit, UK, particularly the construction of the study database and provision of online randomisation (completed by Tony Dyer). We thank Margaret McWilliams and Ann Pulford, the study’s public and patient involvement representatives, for invaluable advice and support, and our trial steering committee and data monitoring committee</w:t>
      </w:r>
      <w:r w:rsidR="0028228E">
        <w:t>.  C</w:t>
      </w:r>
      <w:r w:rsidR="00067FC2">
        <w:t>P and NH are joint first author.</w:t>
      </w:r>
    </w:p>
    <w:p w14:paraId="592B92B4" w14:textId="77A7E95D" w:rsidR="003E1583" w:rsidRDefault="003E1583" w:rsidP="004711EB">
      <w:pPr>
        <w:spacing w:after="120" w:line="360" w:lineRule="auto"/>
        <w:jc w:val="both"/>
      </w:pPr>
    </w:p>
    <w:p w14:paraId="3589D17D" w14:textId="77777777" w:rsidR="003E1583" w:rsidRDefault="003E1583" w:rsidP="003E1583">
      <w:pPr>
        <w:spacing w:after="120" w:line="360" w:lineRule="auto"/>
        <w:rPr>
          <w:b/>
        </w:rPr>
      </w:pPr>
      <w:r>
        <w:rPr>
          <w:b/>
        </w:rPr>
        <w:t>Disclosures</w:t>
      </w:r>
    </w:p>
    <w:p w14:paraId="0251D95E" w14:textId="1FBF2308" w:rsidR="003E1583" w:rsidRDefault="003E1583" w:rsidP="003E1583">
      <w:pPr>
        <w:spacing w:after="120" w:line="360" w:lineRule="auto"/>
        <w:jc w:val="both"/>
      </w:pPr>
      <w:r w:rsidRPr="004A4B82">
        <w:lastRenderedPageBreak/>
        <w:t>CC has received consultancy fees and honoraria from Amgen, Danone,</w:t>
      </w:r>
      <w:r>
        <w:t xml:space="preserve"> </w:t>
      </w:r>
      <w:r w:rsidRPr="004A4B82">
        <w:t>Eli Lilly, GlaxoSmithKline, Medtronic, Merck, Nestlé, Novartis, Pfzer,</w:t>
      </w:r>
      <w:r>
        <w:t xml:space="preserve"> </w:t>
      </w:r>
      <w:r w:rsidRPr="004A4B82">
        <w:t>Roche, Servier, Shire, Takeda, and UCB. NH has received consultancy,</w:t>
      </w:r>
      <w:r>
        <w:t xml:space="preserve"> </w:t>
      </w:r>
      <w:r w:rsidRPr="004A4B82">
        <w:t>lecture fees, and honoraria from Alliance for Better Bone Health,</w:t>
      </w:r>
      <w:r>
        <w:t xml:space="preserve"> </w:t>
      </w:r>
      <w:r w:rsidRPr="004A4B82">
        <w:t>Amgen, MSD, Eli Lilly, Servier, Shire, UCB, Consilient Healthcare,</w:t>
      </w:r>
      <w:r>
        <w:t xml:space="preserve"> </w:t>
      </w:r>
      <w:r w:rsidRPr="004A4B82">
        <w:t>and Internis Pharma. JK has held grants from Amgen, Lilly, Unigene,</w:t>
      </w:r>
      <w:r>
        <w:t xml:space="preserve"> </w:t>
      </w:r>
      <w:r w:rsidRPr="004A4B82">
        <w:t>and Radius Health; has received non-fnancial support from Medimaps,</w:t>
      </w:r>
      <w:r>
        <w:t xml:space="preserve"> </w:t>
      </w:r>
      <w:r w:rsidRPr="004A4B82">
        <w:t>Asahi, and AgNovos; and is the architect of FRAX</w:t>
      </w:r>
      <w:r w:rsidR="00713104">
        <w:t>®</w:t>
      </w:r>
      <w:r w:rsidRPr="004A4B82">
        <w:t xml:space="preserve">, but has no </w:t>
      </w:r>
      <w:r>
        <w:t xml:space="preserve">financial </w:t>
      </w:r>
      <w:r w:rsidRPr="004A4B82">
        <w:t>interest. EM has been, or currently is, an adviser or speaker for and has</w:t>
      </w:r>
      <w:r>
        <w:t xml:space="preserve"> </w:t>
      </w:r>
      <w:r w:rsidRPr="004A4B82">
        <w:t>received research support from ActiveSignal, Amgen, AstraZeneca,</w:t>
      </w:r>
      <w:r>
        <w:t xml:space="preserve"> </w:t>
      </w:r>
      <w:r w:rsidRPr="004A4B82">
        <w:t>Consilient Healthcare, GlaxoSmithKline, Hologic, Internis, Eli Lilly,</w:t>
      </w:r>
      <w:r>
        <w:t xml:space="preserve"> </w:t>
      </w:r>
      <w:r w:rsidRPr="004A4B82">
        <w:t>Medtronic, Merck, Novartis, Pfzer, Roche, Sanof-Aventis, Servier,</w:t>
      </w:r>
      <w:r>
        <w:t xml:space="preserve"> </w:t>
      </w:r>
      <w:r w:rsidRPr="004A4B82">
        <w:t>Synexus, Tethys, UCB, and Warner Chilcott; and has received research</w:t>
      </w:r>
      <w:r>
        <w:t xml:space="preserve"> </w:t>
      </w:r>
      <w:r w:rsidRPr="004A4B82">
        <w:t>support from I3 Innovus, International Osteoporosis Foundation, and</w:t>
      </w:r>
      <w:r>
        <w:t xml:space="preserve"> </w:t>
      </w:r>
      <w:r w:rsidRPr="004A4B82">
        <w:t xml:space="preserve">Unilever. All other authors </w:t>
      </w:r>
      <w:r>
        <w:t>d</w:t>
      </w:r>
      <w:r w:rsidRPr="004A4B82">
        <w:t>eclare no competing interests.</w:t>
      </w:r>
    </w:p>
    <w:p w14:paraId="1E2582FD" w14:textId="77777777" w:rsidR="004711EB" w:rsidRDefault="004711EB" w:rsidP="00567069">
      <w:pPr>
        <w:spacing w:after="120" w:line="360" w:lineRule="auto"/>
        <w:jc w:val="both"/>
      </w:pPr>
    </w:p>
    <w:p w14:paraId="5CFD823C" w14:textId="12794576" w:rsidR="00067FC2" w:rsidRDefault="00067FC2" w:rsidP="00067FC2">
      <w:pPr>
        <w:spacing w:line="360" w:lineRule="auto"/>
        <w:jc w:val="both"/>
      </w:pPr>
      <w:r>
        <w:br w:type="page"/>
      </w:r>
    </w:p>
    <w:p w14:paraId="64725518" w14:textId="0D9D13EA" w:rsidR="00415066" w:rsidRPr="00465D5C" w:rsidRDefault="00415066" w:rsidP="00F731F4">
      <w:pPr>
        <w:spacing w:after="120" w:line="360" w:lineRule="auto"/>
        <w:jc w:val="both"/>
        <w:rPr>
          <w:b/>
        </w:rPr>
      </w:pPr>
      <w:r w:rsidRPr="00465D5C">
        <w:rPr>
          <w:b/>
        </w:rPr>
        <w:lastRenderedPageBreak/>
        <w:t>References</w:t>
      </w:r>
    </w:p>
    <w:p w14:paraId="1739D993" w14:textId="77777777" w:rsidR="00225BB0" w:rsidRPr="00225BB0" w:rsidRDefault="00415066" w:rsidP="00225BB0">
      <w:pPr>
        <w:pStyle w:val="EndNoteBibliography"/>
        <w:spacing w:after="240"/>
      </w:pPr>
      <w:r w:rsidRPr="00567069">
        <w:fldChar w:fldCharType="begin"/>
      </w:r>
      <w:r w:rsidRPr="00567069">
        <w:instrText xml:space="preserve"> ADDIN EN.REFLIST </w:instrText>
      </w:r>
      <w:r w:rsidRPr="00567069">
        <w:fldChar w:fldCharType="separate"/>
      </w:r>
      <w:r w:rsidR="00225BB0" w:rsidRPr="00225BB0">
        <w:t>1.</w:t>
      </w:r>
      <w:r w:rsidR="00225BB0" w:rsidRPr="00225BB0">
        <w:tab/>
        <w:t>(1994) World Health Organisation. Assessment of fracture risk and its application to screening for postmenopausal osteoporosis. WHO  Geneva</w:t>
      </w:r>
    </w:p>
    <w:p w14:paraId="3D25E9B0" w14:textId="77777777" w:rsidR="00225BB0" w:rsidRPr="00225BB0" w:rsidRDefault="00225BB0" w:rsidP="00225BB0">
      <w:pPr>
        <w:pStyle w:val="EndNoteBibliography"/>
        <w:spacing w:after="240"/>
      </w:pPr>
      <w:r w:rsidRPr="00225BB0">
        <w:t>2.</w:t>
      </w:r>
      <w:r w:rsidRPr="00225BB0">
        <w:tab/>
        <w:t>Kanis JA (2007) Assessment of osteoporosis at the primary health care level.  WHO Scientific Group Technical Report. World Health Organization, Geneva</w:t>
      </w:r>
    </w:p>
    <w:p w14:paraId="54BCDFE6" w14:textId="77777777" w:rsidR="00225BB0" w:rsidRPr="00225BB0" w:rsidRDefault="00225BB0" w:rsidP="00225BB0">
      <w:pPr>
        <w:pStyle w:val="EndNoteBibliography"/>
        <w:spacing w:after="240"/>
      </w:pPr>
      <w:r w:rsidRPr="00225BB0">
        <w:t>3.</w:t>
      </w:r>
      <w:r w:rsidRPr="00225BB0">
        <w:tab/>
        <w:t>Kanis JA, Harvey NC, Cooper C, Johansson H, Oden A, McCloskey EV (2016) A systematic review of intervention thresholds based on FRAX : A report prepared for the National Osteoporosis Guideline Group and the International Osteoporosis Foundation. Archives of osteoporosis 11:25</w:t>
      </w:r>
    </w:p>
    <w:p w14:paraId="5F4869EF" w14:textId="77777777" w:rsidR="00225BB0" w:rsidRPr="00225BB0" w:rsidRDefault="00225BB0" w:rsidP="00225BB0">
      <w:pPr>
        <w:pStyle w:val="EndNoteBibliography"/>
        <w:spacing w:after="240"/>
      </w:pPr>
      <w:r w:rsidRPr="00225BB0">
        <w:t>4.</w:t>
      </w:r>
      <w:r w:rsidRPr="00225BB0">
        <w:tab/>
        <w:t>Compston J, Cooper A, Cooper C, et al. (2017) UK clinical guideline for the prevention and treatment of osteoporosis. Archives of osteoporosis 12:43</w:t>
      </w:r>
    </w:p>
    <w:p w14:paraId="25484784" w14:textId="77777777" w:rsidR="00225BB0" w:rsidRPr="00225BB0" w:rsidRDefault="00225BB0" w:rsidP="00225BB0">
      <w:pPr>
        <w:pStyle w:val="EndNoteBibliography"/>
        <w:spacing w:after="240"/>
      </w:pPr>
      <w:r w:rsidRPr="00225BB0">
        <w:t>5.</w:t>
      </w:r>
      <w:r w:rsidRPr="00225BB0">
        <w:tab/>
        <w:t>Shepstone L, Fordham R, Lenaghan E, et al. (2012) A pragmatic randomised controlled trial of the effectiveness and cost-effectiveness of screening older women for the prevention of fractures: rationale, design and methods for the SCOOP study. Osteoporos Int 23:2507-2515</w:t>
      </w:r>
    </w:p>
    <w:p w14:paraId="47C206FE" w14:textId="77777777" w:rsidR="00225BB0" w:rsidRPr="00225BB0" w:rsidRDefault="00225BB0" w:rsidP="00225BB0">
      <w:pPr>
        <w:pStyle w:val="EndNoteBibliography"/>
        <w:spacing w:after="240"/>
      </w:pPr>
      <w:r w:rsidRPr="00225BB0">
        <w:lastRenderedPageBreak/>
        <w:t>6.</w:t>
      </w:r>
      <w:r w:rsidRPr="00225BB0">
        <w:tab/>
        <w:t xml:space="preserve">Shepstone L, Lenaghan E, Cooper C, et al. (2017) Screening in the community to reduce fractures in older women (SCOOP): a randomised controlled trial. Lancet </w:t>
      </w:r>
    </w:p>
    <w:p w14:paraId="098E7E6B" w14:textId="77777777" w:rsidR="00225BB0" w:rsidRPr="00225BB0" w:rsidRDefault="00225BB0" w:rsidP="00225BB0">
      <w:pPr>
        <w:pStyle w:val="EndNoteBibliography"/>
        <w:spacing w:after="240"/>
      </w:pPr>
      <w:r w:rsidRPr="00225BB0">
        <w:t>7.</w:t>
      </w:r>
      <w:r w:rsidRPr="00225BB0">
        <w:tab/>
        <w:t>Turner DA, Khioe RFS, Shepstone L, et al. (2018) The Cost-Effectiveness of Screening in the Community to Reduce Osteoporotic Fractures in Older Women in the UK: Economic Evaluation of the SCOOP Study. J Bone Miner Res 33:845-851</w:t>
      </w:r>
    </w:p>
    <w:p w14:paraId="5466347D" w14:textId="77777777" w:rsidR="00225BB0" w:rsidRPr="00225BB0" w:rsidRDefault="00225BB0" w:rsidP="00225BB0">
      <w:pPr>
        <w:pStyle w:val="EndNoteBibliography"/>
        <w:spacing w:after="240"/>
      </w:pPr>
      <w:r w:rsidRPr="00225BB0">
        <w:t>8.</w:t>
      </w:r>
      <w:r w:rsidRPr="00225BB0">
        <w:tab/>
        <w:t>McCloskey E, Johansson H, Harvey NC, et al. (2018) Management of Patients With High Baseline Hip Fracture Risk by FRAX Reduces Hip Fractures-A Post Hoc Analysis of the SCOOP Study. J Bone Miner Res 33:1020-1026</w:t>
      </w:r>
    </w:p>
    <w:p w14:paraId="2E5B2F5E" w14:textId="77777777" w:rsidR="00225BB0" w:rsidRPr="00225BB0" w:rsidRDefault="00225BB0" w:rsidP="00225BB0">
      <w:pPr>
        <w:pStyle w:val="EndNoteBibliography"/>
        <w:spacing w:after="240"/>
      </w:pPr>
      <w:r w:rsidRPr="00225BB0">
        <w:t>9.</w:t>
      </w:r>
      <w:r w:rsidRPr="00225BB0">
        <w:tab/>
        <w:t>Kanis JA, Svedbom A, Harvey N, McCloskey EV (2014) The osteoporosis treatment gap. J Bone Miner Res 29:1926-1928</w:t>
      </w:r>
    </w:p>
    <w:p w14:paraId="79B3BCB7" w14:textId="77777777" w:rsidR="00225BB0" w:rsidRPr="00225BB0" w:rsidRDefault="00225BB0" w:rsidP="00225BB0">
      <w:pPr>
        <w:pStyle w:val="EndNoteBibliography"/>
        <w:spacing w:after="240"/>
      </w:pPr>
      <w:r w:rsidRPr="00225BB0">
        <w:t>10.</w:t>
      </w:r>
      <w:r w:rsidRPr="00225BB0">
        <w:tab/>
        <w:t>Harvey NC, McCloskey EV, Mitchell PJ, Dawson-Hughes B, Pierroz DD, Reginster JY, Rizzoli R, Cooper C, Kanis JA (2017) Mind the (treatment) gap: a global perspective on current and future strategies for prevention of fragility fractures. Osteoporos Int 28:1507-1529</w:t>
      </w:r>
    </w:p>
    <w:p w14:paraId="3C32F202" w14:textId="77777777" w:rsidR="00225BB0" w:rsidRPr="00225BB0" w:rsidRDefault="00225BB0" w:rsidP="00225BB0">
      <w:pPr>
        <w:pStyle w:val="EndNoteBibliography"/>
        <w:spacing w:after="240"/>
      </w:pPr>
      <w:r w:rsidRPr="00225BB0">
        <w:t>11.</w:t>
      </w:r>
      <w:r w:rsidRPr="00225BB0">
        <w:tab/>
        <w:t>Diez-Perez A, Naylor KE, Abrahamsen B, et al. (2017) International Osteoporosis Foundation and European Calcified Tissue Society Working Group. Recommendations for the screening of adherence to oral bisphosphonates. Osteoporos Int 28:767-774</w:t>
      </w:r>
    </w:p>
    <w:p w14:paraId="2891A509" w14:textId="77777777" w:rsidR="00225BB0" w:rsidRPr="00225BB0" w:rsidRDefault="00225BB0" w:rsidP="00225BB0">
      <w:pPr>
        <w:pStyle w:val="EndNoteBibliography"/>
        <w:spacing w:after="240"/>
      </w:pPr>
      <w:r w:rsidRPr="00225BB0">
        <w:lastRenderedPageBreak/>
        <w:t>12.</w:t>
      </w:r>
      <w:r w:rsidRPr="00225BB0">
        <w:tab/>
        <w:t>Emmett CL, Redmond NM, Peters TJ, Clarke S, Shepstone L, Lenaghan E, Shaw AR (2012) Acceptability of screening to prevent osteoporotic fractures: a qualitative study with older women. Fam Pract 29:235-242</w:t>
      </w:r>
    </w:p>
    <w:p w14:paraId="3337A471" w14:textId="77777777" w:rsidR="00225BB0" w:rsidRPr="00225BB0" w:rsidRDefault="00225BB0" w:rsidP="00225BB0">
      <w:pPr>
        <w:pStyle w:val="EndNoteBibliography"/>
        <w:spacing w:after="240"/>
      </w:pPr>
      <w:r w:rsidRPr="00225BB0">
        <w:t>13.</w:t>
      </w:r>
      <w:r w:rsidRPr="00225BB0">
        <w:tab/>
        <w:t>Cauley JA, Chlebowski RT, Wactawski-Wende J, Robbins JA, Rodabough RJ, Chen Z, Johnson KC, O'Sullivan MJ, Jackson RD, Manson JE (2013) Calcium plus vitamin D supplementation and health outcomes five years after active intervention ended: the Women's Health Initiative. Journal of women's health (2002) 22:915-929</w:t>
      </w:r>
    </w:p>
    <w:p w14:paraId="6AC51251" w14:textId="77777777" w:rsidR="00225BB0" w:rsidRPr="00225BB0" w:rsidRDefault="00225BB0" w:rsidP="00225BB0">
      <w:pPr>
        <w:pStyle w:val="EndNoteBibliography"/>
        <w:spacing w:after="240"/>
      </w:pPr>
      <w:r w:rsidRPr="00225BB0">
        <w:t>14.</w:t>
      </w:r>
      <w:r w:rsidRPr="00225BB0">
        <w:tab/>
        <w:t>2015 S (2015) Stata Statistical Software. Texas</w:t>
      </w:r>
    </w:p>
    <w:p w14:paraId="6E333A08" w14:textId="77777777" w:rsidR="00225BB0" w:rsidRPr="00225BB0" w:rsidRDefault="00225BB0" w:rsidP="00225BB0">
      <w:pPr>
        <w:pStyle w:val="EndNoteBibliography"/>
        <w:spacing w:after="240"/>
      </w:pPr>
      <w:r w:rsidRPr="00225BB0">
        <w:t>15.</w:t>
      </w:r>
      <w:r w:rsidRPr="00225BB0">
        <w:tab/>
        <w:t>Hiligsmann M, Rabenda V, Gathon HJ, Ethgen O, Reginster JY (2010) Potential clinical and economic impact of nonadherence with osteoporosis medications. Calcif Tissue Int 86:202-210</w:t>
      </w:r>
    </w:p>
    <w:p w14:paraId="0D3ED673" w14:textId="77777777" w:rsidR="00225BB0" w:rsidRPr="00225BB0" w:rsidRDefault="00225BB0" w:rsidP="00225BB0">
      <w:pPr>
        <w:pStyle w:val="EndNoteBibliography"/>
        <w:spacing w:after="240"/>
      </w:pPr>
      <w:r w:rsidRPr="00225BB0">
        <w:t>16.</w:t>
      </w:r>
      <w:r w:rsidRPr="00225BB0">
        <w:tab/>
        <w:t>Kanis JA, Cooper C, Hiligsmann M, Rabenda V, Reginster JY, Rizzoli R (2011) Partial adherence: a new perspective on health economic assessment in osteoporosis. Osteoporos Int 22:2565-2573</w:t>
      </w:r>
    </w:p>
    <w:p w14:paraId="72D61B31" w14:textId="77777777" w:rsidR="00225BB0" w:rsidRPr="00225BB0" w:rsidRDefault="00225BB0" w:rsidP="00225BB0">
      <w:pPr>
        <w:pStyle w:val="EndNoteBibliography"/>
        <w:spacing w:after="240"/>
      </w:pPr>
      <w:r w:rsidRPr="00225BB0">
        <w:t>17.</w:t>
      </w:r>
      <w:r w:rsidRPr="00225BB0">
        <w:tab/>
        <w:t>Cramer JA, Gold DT, Silverman SL, Lewiecki EM (2007) A systematic review of persistence and compliance with bisphosphonates for osteoporosis. Osteoporos Int 18:1023-1031</w:t>
      </w:r>
    </w:p>
    <w:p w14:paraId="558E5A13" w14:textId="77777777" w:rsidR="00225BB0" w:rsidRPr="00225BB0" w:rsidRDefault="00225BB0" w:rsidP="00225BB0">
      <w:pPr>
        <w:pStyle w:val="EndNoteBibliography"/>
        <w:spacing w:after="240"/>
      </w:pPr>
      <w:r w:rsidRPr="00225BB0">
        <w:lastRenderedPageBreak/>
        <w:t>18.</w:t>
      </w:r>
      <w:r w:rsidRPr="00225BB0">
        <w:tab/>
        <w:t>Kothawala P, Badamgarav E, Ryu S, Miller RM, Halbert RJ (2007) Systematic review and meta-analysis of real-world adherence to drug therapy for osteoporosis. Mayo Clin Proc 82:1493-1501</w:t>
      </w:r>
    </w:p>
    <w:p w14:paraId="5B67459B" w14:textId="77777777" w:rsidR="00225BB0" w:rsidRPr="00225BB0" w:rsidRDefault="00225BB0" w:rsidP="00225BB0">
      <w:pPr>
        <w:pStyle w:val="EndNoteBibliography"/>
        <w:spacing w:after="240"/>
      </w:pPr>
      <w:r w:rsidRPr="00225BB0">
        <w:t>19.</w:t>
      </w:r>
      <w:r w:rsidRPr="00225BB0">
        <w:tab/>
        <w:t>Siris ES, Gehlbach S, Adachi JD, et al. (2011) Failure to perceive increased risk of fracture in women 55 years and older: the Global Longitudinal Study of Osteoporosis in Women (GLOW). Osteoporos Int 22:27-35</w:t>
      </w:r>
    </w:p>
    <w:p w14:paraId="5605A068" w14:textId="77777777" w:rsidR="00225BB0" w:rsidRPr="00225BB0" w:rsidRDefault="00225BB0" w:rsidP="00225BB0">
      <w:pPr>
        <w:pStyle w:val="EndNoteBibliography"/>
        <w:spacing w:after="240"/>
      </w:pPr>
      <w:r w:rsidRPr="00225BB0">
        <w:t>20.</w:t>
      </w:r>
      <w:r w:rsidRPr="00225BB0">
        <w:tab/>
        <w:t xml:space="preserve">Litwic AE, Compston JE, Wyman A, et al. (2017) Self-perception of fracture risk: what can it tell us? Osteoporos Int </w:t>
      </w:r>
    </w:p>
    <w:p w14:paraId="4D964C1C" w14:textId="77777777" w:rsidR="00225BB0" w:rsidRPr="00225BB0" w:rsidRDefault="00225BB0" w:rsidP="00225BB0">
      <w:pPr>
        <w:pStyle w:val="EndNoteBibliography"/>
        <w:spacing w:after="240"/>
      </w:pPr>
      <w:r w:rsidRPr="00225BB0">
        <w:t>21.</w:t>
      </w:r>
      <w:r w:rsidRPr="00225BB0">
        <w:tab/>
        <w:t>Jha S, Wang Z, Laucis N, Bhattacharyya T (2015) Trends in Media Reports, Oral Bisphosphonate Prescriptions, and Hip Fractures 1996-2012: An Ecological Analysis. J Bone Miner Res 30:2179-2187</w:t>
      </w:r>
    </w:p>
    <w:p w14:paraId="3696C324" w14:textId="77777777" w:rsidR="00225BB0" w:rsidRPr="00225BB0" w:rsidRDefault="00225BB0" w:rsidP="00225BB0">
      <w:pPr>
        <w:pStyle w:val="EndNoteBibliography"/>
        <w:spacing w:after="240"/>
      </w:pPr>
      <w:r w:rsidRPr="00225BB0">
        <w:t>22.</w:t>
      </w:r>
      <w:r w:rsidRPr="00225BB0">
        <w:tab/>
        <w:t>Peeters G, Tett SE, Duncan EL, Mishra GD, Dobson AJ (2014) Osteoporosis medication dispensing for older Australian women from 2002 to 2010: influences of publications, guidelines, marketing activities and policy. Pharmacoepidemiology and drug safety 23:1303-1311</w:t>
      </w:r>
    </w:p>
    <w:p w14:paraId="4D9CC711" w14:textId="77777777" w:rsidR="00225BB0" w:rsidRPr="00225BB0" w:rsidRDefault="00225BB0" w:rsidP="00225BB0">
      <w:pPr>
        <w:pStyle w:val="EndNoteBibliography"/>
        <w:spacing w:after="240"/>
      </w:pPr>
      <w:r w:rsidRPr="00225BB0">
        <w:t>23.</w:t>
      </w:r>
      <w:r w:rsidRPr="00225BB0">
        <w:tab/>
        <w:t xml:space="preserve">van der Velde RY, Wyers CE, Curtis EM, Geusens PP, van den Bergh JP, de Vries F, Cooper C, van Staa TP, Harvey NC (2016) Secular trends in fracture incidence in the UK between 1990 and 2012. Osteoporos Int </w:t>
      </w:r>
    </w:p>
    <w:p w14:paraId="6587D669" w14:textId="77777777" w:rsidR="00225BB0" w:rsidRPr="00225BB0" w:rsidRDefault="00225BB0" w:rsidP="00225BB0">
      <w:pPr>
        <w:pStyle w:val="EndNoteBibliography"/>
        <w:spacing w:after="240"/>
      </w:pPr>
      <w:r w:rsidRPr="00225BB0">
        <w:lastRenderedPageBreak/>
        <w:t>24.</w:t>
      </w:r>
      <w:r w:rsidRPr="00225BB0">
        <w:tab/>
        <w:t>Hawley S, Leal J, Delmestri A, Prieto-Alhambra D, Arden NK, Cooper C, Javaid MK, Judge A (2016) Anti-Osteoporosis Medication Prescriptions and Incidence of Subsequent Fracture Among Primary Hip Fracture Patients in England and Wales: An Interrupted Time-Series Analysis. J Bone Miner Res 31:2008-2015</w:t>
      </w:r>
    </w:p>
    <w:p w14:paraId="2B0B7A92" w14:textId="77777777" w:rsidR="00225BB0" w:rsidRPr="00225BB0" w:rsidRDefault="00225BB0" w:rsidP="00225BB0">
      <w:pPr>
        <w:pStyle w:val="EndNoteBibliography"/>
        <w:spacing w:after="240"/>
      </w:pPr>
      <w:r w:rsidRPr="00225BB0">
        <w:t>25.</w:t>
      </w:r>
      <w:r w:rsidRPr="00225BB0">
        <w:tab/>
        <w:t>Hernlund E, Svedbom A, Ivergard M, Compston J, Cooper C, Stenmark J, McCloskey EV, Jonsson B, Kanis JA (2013) Osteoporosis in the European Union: medical management, epidemiology and economic burden : A report prepared in collaboration with the International Osteoporosis Foundation (IOF) and the European Federation of Pharmaceutical Industry Associations (EFPIA). Archives of osteoporosis 8:136</w:t>
      </w:r>
    </w:p>
    <w:p w14:paraId="3F1ACD9D" w14:textId="77777777" w:rsidR="00225BB0" w:rsidRPr="00225BB0" w:rsidRDefault="00225BB0" w:rsidP="00225BB0">
      <w:pPr>
        <w:pStyle w:val="EndNoteBibliography"/>
        <w:spacing w:after="240"/>
      </w:pPr>
      <w:r w:rsidRPr="00225BB0">
        <w:t>26.</w:t>
      </w:r>
      <w:r w:rsidRPr="00225BB0">
        <w:tab/>
        <w:t>Hiligsmann M, Salas M, Hughes DA, Manias E, Gwadry-Sridhar FH, Linck P, Cowell W (2013) Interventions to improve osteoporosis medication adherence and persistence: a systematic review and literature appraisal by the ISPOR Medication Adherence &amp; Persistence Special Interest Group. Osteoporos Int 24:2907-2918</w:t>
      </w:r>
    </w:p>
    <w:p w14:paraId="1F8A242C" w14:textId="77777777" w:rsidR="00225BB0" w:rsidRPr="00225BB0" w:rsidRDefault="00225BB0" w:rsidP="00225BB0">
      <w:pPr>
        <w:pStyle w:val="EndNoteBibliography"/>
        <w:spacing w:after="240"/>
      </w:pPr>
      <w:r w:rsidRPr="00225BB0">
        <w:t>27.</w:t>
      </w:r>
      <w:r w:rsidRPr="00225BB0">
        <w:tab/>
        <w:t>Salter C, McDaid L, Bhattacharya D, Holland R, Marshall T, Howe A (2014) Abandoned acid? Understanding adherence to bisphosphonate medications for the prevention of osteoporosis among older women: a qualitative longitudinal study. PloS one 9:e83552</w:t>
      </w:r>
    </w:p>
    <w:p w14:paraId="564B0604" w14:textId="77777777" w:rsidR="00225BB0" w:rsidRPr="00225BB0" w:rsidRDefault="00225BB0" w:rsidP="00225BB0">
      <w:pPr>
        <w:pStyle w:val="EndNoteBibliography"/>
        <w:spacing w:after="240"/>
      </w:pPr>
      <w:r w:rsidRPr="00225BB0">
        <w:lastRenderedPageBreak/>
        <w:t>28.</w:t>
      </w:r>
      <w:r w:rsidRPr="00225BB0">
        <w:tab/>
        <w:t>El Alili M, Vrijens B, Demonceau J, Evers SM, Hiligsmann M (2016) A scoping review of studies comparing the medication event monitoring system (MEMS) with alternative methods for measuring medication adherence. Br J Clin Pharmacol 82:268-279</w:t>
      </w:r>
    </w:p>
    <w:p w14:paraId="4707E825" w14:textId="77777777" w:rsidR="00225BB0" w:rsidRPr="00225BB0" w:rsidRDefault="00225BB0" w:rsidP="00225BB0">
      <w:pPr>
        <w:pStyle w:val="EndNoteBibliography"/>
      </w:pPr>
      <w:r w:rsidRPr="00225BB0">
        <w:t>29.</w:t>
      </w:r>
      <w:r w:rsidRPr="00225BB0">
        <w:tab/>
        <w:t>Salter CI, Howe A, McDaid L, Blacklock J, Lenaghan E, Shepstone L (2011) Risk, significance and biomedicalisation of a new population: older women's experience of osteoporosis screening. Social science &amp; medicine (1982) 73:808-815</w:t>
      </w:r>
    </w:p>
    <w:p w14:paraId="7B5C2E33" w14:textId="0ECF6FFD" w:rsidR="003E1583" w:rsidRDefault="00415066" w:rsidP="003E1583">
      <w:pPr>
        <w:spacing w:after="120" w:line="360" w:lineRule="auto"/>
      </w:pPr>
      <w:r w:rsidRPr="00567069">
        <w:fldChar w:fldCharType="end"/>
      </w:r>
    </w:p>
    <w:p w14:paraId="3B14C3C0" w14:textId="77777777" w:rsidR="003E1583" w:rsidRDefault="003E1583">
      <w:r>
        <w:br w:type="page"/>
      </w:r>
    </w:p>
    <w:p w14:paraId="477D98BF" w14:textId="1A654BAC" w:rsidR="00255AF3" w:rsidRDefault="00255AF3" w:rsidP="003E1583">
      <w:pPr>
        <w:spacing w:after="120" w:line="360" w:lineRule="auto"/>
        <w:rPr>
          <w:b/>
        </w:rPr>
      </w:pPr>
      <w:r>
        <w:rPr>
          <w:b/>
        </w:rPr>
        <w:lastRenderedPageBreak/>
        <w:t>Figure legends</w:t>
      </w:r>
    </w:p>
    <w:p w14:paraId="7B040329" w14:textId="77777777" w:rsidR="00255AF3" w:rsidRDefault="00255AF3" w:rsidP="00567069">
      <w:pPr>
        <w:spacing w:after="120" w:line="360" w:lineRule="auto"/>
        <w:jc w:val="both"/>
        <w:rPr>
          <w:b/>
        </w:rPr>
      </w:pPr>
    </w:p>
    <w:p w14:paraId="66CDDFE2" w14:textId="6AE7A845" w:rsidR="00255AF3" w:rsidRDefault="00255AF3" w:rsidP="00255AF3">
      <w:pPr>
        <w:spacing w:after="120" w:line="360" w:lineRule="auto"/>
        <w:jc w:val="both"/>
      </w:pPr>
      <w:r w:rsidRPr="00465D5C">
        <w:rPr>
          <w:b/>
        </w:rPr>
        <w:t xml:space="preserve">Figure 1: </w:t>
      </w:r>
      <w:r w:rsidR="008C0E6B">
        <w:rPr>
          <w:b/>
        </w:rPr>
        <w:t xml:space="preserve"> </w:t>
      </w:r>
      <w:r w:rsidRPr="00255AF3">
        <w:t>Consort diagram</w:t>
      </w:r>
    </w:p>
    <w:p w14:paraId="44548F23" w14:textId="77777777" w:rsidR="00255AF3" w:rsidRDefault="00255AF3" w:rsidP="00255AF3">
      <w:pPr>
        <w:spacing w:after="120" w:line="360" w:lineRule="auto"/>
        <w:jc w:val="both"/>
        <w:rPr>
          <w:b/>
        </w:rPr>
      </w:pPr>
    </w:p>
    <w:p w14:paraId="25ED8BEC" w14:textId="5A8E9CEC" w:rsidR="00255AF3" w:rsidRPr="00465D5C" w:rsidRDefault="00255AF3" w:rsidP="00255AF3">
      <w:pPr>
        <w:spacing w:after="120" w:line="360" w:lineRule="auto"/>
        <w:jc w:val="both"/>
        <w:rPr>
          <w:b/>
        </w:rPr>
      </w:pPr>
      <w:r>
        <w:rPr>
          <w:b/>
        </w:rPr>
        <w:t>Figure 2</w:t>
      </w:r>
      <w:r w:rsidRPr="00465D5C">
        <w:rPr>
          <w:b/>
        </w:rPr>
        <w:t xml:space="preserve">: </w:t>
      </w:r>
      <w:r w:rsidR="008C0E6B">
        <w:rPr>
          <w:b/>
        </w:rPr>
        <w:t xml:space="preserve"> </w:t>
      </w:r>
      <w:r w:rsidRPr="00567069">
        <w:t xml:space="preserve">Anti-osteoporosis medication use over the duration of the SCOOP trial by </w:t>
      </w:r>
      <w:r>
        <w:t>randomisation group [screening (intervention) vs usual care (control)].</w:t>
      </w:r>
    </w:p>
    <w:p w14:paraId="65E2195E" w14:textId="77777777" w:rsidR="00255AF3" w:rsidRDefault="00255AF3" w:rsidP="00567069">
      <w:pPr>
        <w:spacing w:after="120" w:line="360" w:lineRule="auto"/>
        <w:jc w:val="both"/>
        <w:rPr>
          <w:b/>
        </w:rPr>
      </w:pPr>
    </w:p>
    <w:p w14:paraId="7B714AEE" w14:textId="5ACCE9F4" w:rsidR="00255AF3" w:rsidRDefault="00255AF3" w:rsidP="00255AF3">
      <w:pPr>
        <w:spacing w:after="120" w:line="360" w:lineRule="auto"/>
        <w:jc w:val="both"/>
        <w:rPr>
          <w:b/>
        </w:rPr>
      </w:pPr>
      <w:r>
        <w:rPr>
          <w:b/>
        </w:rPr>
        <w:t xml:space="preserve">Figure 3a: </w:t>
      </w:r>
      <w:r w:rsidR="008C0E6B">
        <w:t xml:space="preserve"> A</w:t>
      </w:r>
      <w:r w:rsidRPr="00E30627">
        <w:t>nti-osteoporosis medication (AOM) adherence over the 5 year duration of the SCOOP trial in study participants who initiated treatment</w:t>
      </w:r>
      <w:r>
        <w:t xml:space="preserve">, and who had not experienced a </w:t>
      </w:r>
      <w:r w:rsidRPr="00E30627">
        <w:t>fractur</w:t>
      </w:r>
      <w:r>
        <w:t xml:space="preserve">e </w:t>
      </w:r>
      <w:r w:rsidRPr="00E30627">
        <w:t>between baseline and commencement of medication</w:t>
      </w:r>
      <w:r>
        <w:t>.</w:t>
      </w:r>
      <w:r w:rsidR="00093118">
        <w:t xml:space="preserve"> (</w:t>
      </w:r>
      <w:r w:rsidR="00096767" w:rsidRPr="00096767">
        <w:t>Calculated as the percent study participants who remained on AOM at each subsequent timepoint having initiated treatment at each index timepoint.</w:t>
      </w:r>
      <w:r w:rsidR="00093118">
        <w:t>)</w:t>
      </w:r>
    </w:p>
    <w:p w14:paraId="0EAD21C4" w14:textId="77777777" w:rsidR="00255AF3" w:rsidRDefault="00255AF3">
      <w:pPr>
        <w:rPr>
          <w:b/>
        </w:rPr>
      </w:pPr>
    </w:p>
    <w:p w14:paraId="04BC51A2" w14:textId="29B125D4" w:rsidR="00255AF3" w:rsidRDefault="00255AF3" w:rsidP="00096767">
      <w:pPr>
        <w:spacing w:after="120" w:line="360" w:lineRule="auto"/>
        <w:jc w:val="both"/>
        <w:rPr>
          <w:b/>
        </w:rPr>
      </w:pPr>
      <w:r>
        <w:rPr>
          <w:b/>
        </w:rPr>
        <w:t xml:space="preserve">Figure 3b: </w:t>
      </w:r>
      <w:r w:rsidR="008C0E6B">
        <w:rPr>
          <w:b/>
        </w:rPr>
        <w:t xml:space="preserve"> </w:t>
      </w:r>
      <w:r w:rsidRPr="00E30627">
        <w:t>Anti-osteoporosis medication (AOM) adherence over the 5 year duration of the SCOOP trial in study participants who initiated treatment after the occurrence of a fracture post-baseline</w:t>
      </w:r>
      <w:r>
        <w:t>.</w:t>
      </w:r>
      <w:r w:rsidR="00096767">
        <w:t xml:space="preserve"> (</w:t>
      </w:r>
      <w:r w:rsidR="00096767" w:rsidRPr="00096767">
        <w:t>Calculated as the percent study participants who remained on AOM at each subsequent timepoint having initiated treatment at each index timepoint.</w:t>
      </w:r>
      <w:r w:rsidR="00096767">
        <w:t>)</w:t>
      </w:r>
    </w:p>
    <w:p w14:paraId="454276CF" w14:textId="77777777" w:rsidR="00096767" w:rsidRDefault="00096767" w:rsidP="008532F9">
      <w:pPr>
        <w:spacing w:after="120" w:line="360" w:lineRule="auto"/>
        <w:jc w:val="both"/>
        <w:rPr>
          <w:b/>
        </w:rPr>
        <w:sectPr w:rsidR="00096767" w:rsidSect="00C6520E">
          <w:footerReference w:type="default" r:id="rId9"/>
          <w:pgSz w:w="11906" w:h="16838"/>
          <w:pgMar w:top="1440" w:right="1440" w:bottom="1440" w:left="1440" w:header="708" w:footer="708" w:gutter="0"/>
          <w:lnNumType w:countBy="1"/>
          <w:cols w:space="708"/>
          <w:docGrid w:linePitch="360"/>
        </w:sectPr>
      </w:pPr>
    </w:p>
    <w:p w14:paraId="70F43180" w14:textId="24009435" w:rsidR="008532F9" w:rsidRDefault="008532F9" w:rsidP="008532F9">
      <w:pPr>
        <w:spacing w:after="120" w:line="360" w:lineRule="auto"/>
        <w:jc w:val="both"/>
        <w:rPr>
          <w:b/>
        </w:rPr>
      </w:pPr>
      <w:r w:rsidRPr="00465D5C">
        <w:rPr>
          <w:b/>
        </w:rPr>
        <w:lastRenderedPageBreak/>
        <w:t xml:space="preserve">Table 1: </w:t>
      </w:r>
      <w:r w:rsidRPr="00026DDF">
        <w:t>Participant characteristics</w:t>
      </w:r>
      <w:r w:rsidR="00061F17">
        <w:t xml:space="preserve"> at baseline assessment.</w:t>
      </w:r>
    </w:p>
    <w:tbl>
      <w:tblPr>
        <w:tblW w:w="11335" w:type="dxa"/>
        <w:tblLook w:val="04A0" w:firstRow="1" w:lastRow="0" w:firstColumn="1" w:lastColumn="0" w:noHBand="0" w:noVBand="1"/>
      </w:tblPr>
      <w:tblGrid>
        <w:gridCol w:w="3880"/>
        <w:gridCol w:w="935"/>
        <w:gridCol w:w="1276"/>
        <w:gridCol w:w="1559"/>
        <w:gridCol w:w="992"/>
        <w:gridCol w:w="1134"/>
        <w:gridCol w:w="1559"/>
      </w:tblGrid>
      <w:tr w:rsidR="0042677B" w:rsidRPr="00B02FC4" w14:paraId="19800408" w14:textId="77777777" w:rsidTr="007E71F7">
        <w:trPr>
          <w:trHeight w:val="288"/>
        </w:trPr>
        <w:tc>
          <w:tcPr>
            <w:tcW w:w="3880" w:type="dxa"/>
            <w:tcBorders>
              <w:top w:val="single" w:sz="4" w:space="0" w:color="auto"/>
            </w:tcBorders>
            <w:shd w:val="clear" w:color="auto" w:fill="auto"/>
            <w:noWrap/>
            <w:vAlign w:val="bottom"/>
            <w:hideMark/>
          </w:tcPr>
          <w:p w14:paraId="4F69855E" w14:textId="77777777" w:rsidR="0042677B" w:rsidRPr="00B02FC4" w:rsidRDefault="0042677B" w:rsidP="007E71F7">
            <w:pPr>
              <w:spacing w:after="0" w:line="240" w:lineRule="auto"/>
              <w:rPr>
                <w:rFonts w:ascii="Calibri" w:eastAsia="Times New Roman" w:hAnsi="Calibri" w:cs="Times New Roman"/>
                <w:b/>
                <w:bCs/>
                <w:color w:val="000000"/>
                <w:lang w:eastAsia="en-GB"/>
              </w:rPr>
            </w:pPr>
          </w:p>
        </w:tc>
        <w:tc>
          <w:tcPr>
            <w:tcW w:w="3770" w:type="dxa"/>
            <w:gridSpan w:val="3"/>
            <w:tcBorders>
              <w:top w:val="single" w:sz="4" w:space="0" w:color="auto"/>
            </w:tcBorders>
            <w:shd w:val="clear" w:color="auto" w:fill="auto"/>
            <w:noWrap/>
            <w:vAlign w:val="bottom"/>
            <w:hideMark/>
          </w:tcPr>
          <w:p w14:paraId="1E2E51C6" w14:textId="77777777" w:rsidR="0042677B" w:rsidRPr="00B02FC4" w:rsidRDefault="0042677B" w:rsidP="007E71F7">
            <w:pPr>
              <w:spacing w:after="0" w:line="240" w:lineRule="auto"/>
              <w:jc w:val="center"/>
              <w:rPr>
                <w:rFonts w:ascii="Calibri" w:eastAsia="Times New Roman" w:hAnsi="Calibri" w:cs="Times New Roman"/>
                <w:b/>
                <w:bCs/>
                <w:color w:val="000000"/>
                <w:lang w:eastAsia="en-GB"/>
              </w:rPr>
            </w:pPr>
            <w:r w:rsidRPr="00B02FC4">
              <w:rPr>
                <w:rFonts w:ascii="Calibri" w:eastAsia="Times New Roman" w:hAnsi="Calibri" w:cs="Times New Roman"/>
                <w:b/>
                <w:bCs/>
                <w:color w:val="000000"/>
                <w:lang w:eastAsia="en-GB"/>
              </w:rPr>
              <w:t>Screening arm</w:t>
            </w:r>
          </w:p>
        </w:tc>
        <w:tc>
          <w:tcPr>
            <w:tcW w:w="3685" w:type="dxa"/>
            <w:gridSpan w:val="3"/>
            <w:tcBorders>
              <w:top w:val="single" w:sz="4" w:space="0" w:color="auto"/>
            </w:tcBorders>
            <w:shd w:val="clear" w:color="auto" w:fill="auto"/>
            <w:noWrap/>
            <w:vAlign w:val="bottom"/>
            <w:hideMark/>
          </w:tcPr>
          <w:p w14:paraId="7203DE9C" w14:textId="77777777" w:rsidR="0042677B" w:rsidRPr="00B02FC4" w:rsidRDefault="0042677B" w:rsidP="007E71F7">
            <w:pPr>
              <w:spacing w:after="0" w:line="240" w:lineRule="auto"/>
              <w:jc w:val="center"/>
              <w:rPr>
                <w:rFonts w:ascii="Calibri" w:eastAsia="Times New Roman" w:hAnsi="Calibri" w:cs="Times New Roman"/>
                <w:b/>
                <w:bCs/>
                <w:color w:val="000000"/>
                <w:lang w:eastAsia="en-GB"/>
              </w:rPr>
            </w:pPr>
            <w:r w:rsidRPr="00B02FC4">
              <w:rPr>
                <w:rFonts w:ascii="Calibri" w:eastAsia="Times New Roman" w:hAnsi="Calibri" w:cs="Times New Roman"/>
                <w:b/>
                <w:bCs/>
                <w:color w:val="000000"/>
                <w:lang w:eastAsia="en-GB"/>
              </w:rPr>
              <w:t>Control arm</w:t>
            </w:r>
          </w:p>
        </w:tc>
      </w:tr>
      <w:tr w:rsidR="0042677B" w:rsidRPr="00B02FC4" w14:paraId="2652265C" w14:textId="77777777" w:rsidTr="007E71F7">
        <w:trPr>
          <w:trHeight w:val="288"/>
        </w:trPr>
        <w:tc>
          <w:tcPr>
            <w:tcW w:w="3880" w:type="dxa"/>
            <w:tcBorders>
              <w:bottom w:val="single" w:sz="4" w:space="0" w:color="auto"/>
            </w:tcBorders>
            <w:shd w:val="clear" w:color="auto" w:fill="auto"/>
            <w:noWrap/>
            <w:vAlign w:val="center"/>
            <w:hideMark/>
          </w:tcPr>
          <w:p w14:paraId="5F275609" w14:textId="77777777" w:rsidR="0042677B" w:rsidRPr="00B02FC4" w:rsidRDefault="0042677B" w:rsidP="007E71F7">
            <w:pPr>
              <w:spacing w:after="0" w:line="240" w:lineRule="auto"/>
              <w:jc w:val="both"/>
              <w:rPr>
                <w:rFonts w:ascii="Calibri" w:eastAsia="Times New Roman" w:hAnsi="Calibri" w:cs="Times New Roman"/>
                <w:b/>
                <w:bCs/>
                <w:color w:val="000000"/>
                <w:lang w:eastAsia="en-GB"/>
              </w:rPr>
            </w:pPr>
            <w:r w:rsidRPr="00B02FC4">
              <w:rPr>
                <w:rFonts w:ascii="Calibri" w:eastAsia="Times New Roman" w:hAnsi="Calibri" w:cs="Times New Roman"/>
                <w:b/>
                <w:bCs/>
                <w:color w:val="000000"/>
                <w:lang w:eastAsia="en-GB"/>
              </w:rPr>
              <w:t>Characteristic</w:t>
            </w:r>
          </w:p>
        </w:tc>
        <w:tc>
          <w:tcPr>
            <w:tcW w:w="935" w:type="dxa"/>
            <w:tcBorders>
              <w:bottom w:val="single" w:sz="4" w:space="0" w:color="auto"/>
            </w:tcBorders>
            <w:shd w:val="clear" w:color="auto" w:fill="auto"/>
            <w:noWrap/>
            <w:vAlign w:val="center"/>
            <w:hideMark/>
          </w:tcPr>
          <w:p w14:paraId="031C7AC7" w14:textId="77777777" w:rsidR="0042677B" w:rsidRPr="00B02FC4" w:rsidRDefault="0042677B" w:rsidP="007E71F7">
            <w:pPr>
              <w:spacing w:after="0" w:line="240" w:lineRule="auto"/>
              <w:jc w:val="center"/>
              <w:rPr>
                <w:rFonts w:ascii="Calibri" w:eastAsia="Times New Roman" w:hAnsi="Calibri" w:cs="Times New Roman"/>
                <w:b/>
                <w:bCs/>
                <w:color w:val="000000"/>
                <w:lang w:eastAsia="en-GB"/>
              </w:rPr>
            </w:pPr>
            <w:r w:rsidRPr="00B02FC4">
              <w:rPr>
                <w:rFonts w:ascii="Calibri" w:eastAsia="Times New Roman" w:hAnsi="Calibri" w:cs="Times New Roman"/>
                <w:b/>
                <w:bCs/>
                <w:color w:val="000000"/>
                <w:lang w:eastAsia="en-GB"/>
              </w:rPr>
              <w:t>n</w:t>
            </w:r>
          </w:p>
        </w:tc>
        <w:tc>
          <w:tcPr>
            <w:tcW w:w="1276" w:type="dxa"/>
            <w:tcBorders>
              <w:bottom w:val="single" w:sz="4" w:space="0" w:color="auto"/>
            </w:tcBorders>
            <w:shd w:val="clear" w:color="auto" w:fill="auto"/>
            <w:noWrap/>
            <w:vAlign w:val="center"/>
            <w:hideMark/>
          </w:tcPr>
          <w:p w14:paraId="769EE028" w14:textId="77777777" w:rsidR="0042677B" w:rsidRPr="00B02FC4" w:rsidRDefault="0042677B" w:rsidP="007E71F7">
            <w:pPr>
              <w:spacing w:after="0" w:line="240" w:lineRule="auto"/>
              <w:jc w:val="center"/>
              <w:rPr>
                <w:rFonts w:ascii="Calibri" w:eastAsia="Times New Roman" w:hAnsi="Calibri" w:cs="Times New Roman"/>
                <w:b/>
                <w:bCs/>
                <w:color w:val="000000"/>
                <w:lang w:eastAsia="en-GB"/>
              </w:rPr>
            </w:pPr>
            <w:r w:rsidRPr="00B02FC4">
              <w:rPr>
                <w:rFonts w:ascii="Calibri" w:eastAsia="Times New Roman" w:hAnsi="Calibri" w:cs="Times New Roman"/>
                <w:b/>
                <w:bCs/>
                <w:color w:val="000000"/>
                <w:lang w:eastAsia="en-GB"/>
              </w:rPr>
              <w:t>Mean</w:t>
            </w:r>
          </w:p>
        </w:tc>
        <w:tc>
          <w:tcPr>
            <w:tcW w:w="1559" w:type="dxa"/>
            <w:tcBorders>
              <w:bottom w:val="single" w:sz="4" w:space="0" w:color="auto"/>
            </w:tcBorders>
            <w:shd w:val="clear" w:color="auto" w:fill="auto"/>
            <w:noWrap/>
            <w:vAlign w:val="center"/>
            <w:hideMark/>
          </w:tcPr>
          <w:p w14:paraId="480A63C2" w14:textId="657B3459" w:rsidR="0042677B" w:rsidRPr="00B02FC4" w:rsidRDefault="0042677B" w:rsidP="007E71F7">
            <w:pPr>
              <w:spacing w:after="0"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SD</w:t>
            </w:r>
          </w:p>
        </w:tc>
        <w:tc>
          <w:tcPr>
            <w:tcW w:w="992" w:type="dxa"/>
            <w:tcBorders>
              <w:bottom w:val="single" w:sz="4" w:space="0" w:color="auto"/>
            </w:tcBorders>
            <w:shd w:val="clear" w:color="auto" w:fill="auto"/>
            <w:noWrap/>
            <w:vAlign w:val="center"/>
            <w:hideMark/>
          </w:tcPr>
          <w:p w14:paraId="51A1D262" w14:textId="77777777" w:rsidR="0042677B" w:rsidRPr="00B02FC4" w:rsidRDefault="0042677B" w:rsidP="007E71F7">
            <w:pPr>
              <w:spacing w:after="0" w:line="240" w:lineRule="auto"/>
              <w:jc w:val="center"/>
              <w:rPr>
                <w:rFonts w:ascii="Calibri" w:eastAsia="Times New Roman" w:hAnsi="Calibri" w:cs="Times New Roman"/>
                <w:b/>
                <w:bCs/>
                <w:color w:val="000000"/>
                <w:lang w:eastAsia="en-GB"/>
              </w:rPr>
            </w:pPr>
            <w:r w:rsidRPr="00B02FC4">
              <w:rPr>
                <w:rFonts w:ascii="Calibri" w:eastAsia="Times New Roman" w:hAnsi="Calibri" w:cs="Times New Roman"/>
                <w:b/>
                <w:bCs/>
                <w:color w:val="000000"/>
                <w:lang w:eastAsia="en-GB"/>
              </w:rPr>
              <w:t>n</w:t>
            </w:r>
          </w:p>
        </w:tc>
        <w:tc>
          <w:tcPr>
            <w:tcW w:w="1134" w:type="dxa"/>
            <w:tcBorders>
              <w:bottom w:val="single" w:sz="4" w:space="0" w:color="auto"/>
            </w:tcBorders>
            <w:shd w:val="clear" w:color="auto" w:fill="auto"/>
            <w:noWrap/>
            <w:vAlign w:val="center"/>
            <w:hideMark/>
          </w:tcPr>
          <w:p w14:paraId="4810C953" w14:textId="77777777" w:rsidR="0042677B" w:rsidRPr="00B02FC4" w:rsidRDefault="0042677B" w:rsidP="007E71F7">
            <w:pPr>
              <w:spacing w:after="0" w:line="240" w:lineRule="auto"/>
              <w:jc w:val="center"/>
              <w:rPr>
                <w:rFonts w:ascii="Calibri" w:eastAsia="Times New Roman" w:hAnsi="Calibri" w:cs="Times New Roman"/>
                <w:b/>
                <w:bCs/>
                <w:color w:val="000000"/>
                <w:lang w:eastAsia="en-GB"/>
              </w:rPr>
            </w:pPr>
            <w:r w:rsidRPr="00B02FC4">
              <w:rPr>
                <w:rFonts w:ascii="Calibri" w:eastAsia="Times New Roman" w:hAnsi="Calibri" w:cs="Times New Roman"/>
                <w:b/>
                <w:bCs/>
                <w:color w:val="000000"/>
                <w:lang w:eastAsia="en-GB"/>
              </w:rPr>
              <w:t>Mean</w:t>
            </w:r>
          </w:p>
        </w:tc>
        <w:tc>
          <w:tcPr>
            <w:tcW w:w="1559" w:type="dxa"/>
            <w:tcBorders>
              <w:bottom w:val="single" w:sz="4" w:space="0" w:color="auto"/>
            </w:tcBorders>
            <w:shd w:val="clear" w:color="auto" w:fill="auto"/>
            <w:noWrap/>
            <w:vAlign w:val="center"/>
            <w:hideMark/>
          </w:tcPr>
          <w:p w14:paraId="4708592E" w14:textId="68EEE3FE" w:rsidR="0042677B" w:rsidRPr="00B02FC4" w:rsidRDefault="0042677B" w:rsidP="007E71F7">
            <w:pPr>
              <w:spacing w:after="0"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SD</w:t>
            </w:r>
          </w:p>
        </w:tc>
      </w:tr>
      <w:tr w:rsidR="0042677B" w:rsidRPr="00B02FC4" w14:paraId="10E32EBA" w14:textId="77777777" w:rsidTr="007E71F7">
        <w:trPr>
          <w:trHeight w:val="288"/>
        </w:trPr>
        <w:tc>
          <w:tcPr>
            <w:tcW w:w="3880" w:type="dxa"/>
            <w:tcBorders>
              <w:top w:val="single" w:sz="4" w:space="0" w:color="auto"/>
            </w:tcBorders>
            <w:shd w:val="clear" w:color="auto" w:fill="auto"/>
            <w:noWrap/>
            <w:vAlign w:val="center"/>
            <w:hideMark/>
          </w:tcPr>
          <w:p w14:paraId="3896596F" w14:textId="4DCBF296" w:rsidR="0042677B" w:rsidRPr="00B02FC4" w:rsidRDefault="0042677B" w:rsidP="007E71F7">
            <w:pPr>
              <w:spacing w:after="0" w:line="240" w:lineRule="auto"/>
              <w:jc w:val="both"/>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Age</w:t>
            </w:r>
            <w:r>
              <w:rPr>
                <w:rFonts w:ascii="Calibri" w:eastAsia="Times New Roman" w:hAnsi="Calibri" w:cs="Times New Roman"/>
                <w:color w:val="000000"/>
                <w:lang w:eastAsia="en-GB"/>
              </w:rPr>
              <w:t xml:space="preserve"> (years)</w:t>
            </w:r>
          </w:p>
        </w:tc>
        <w:tc>
          <w:tcPr>
            <w:tcW w:w="935" w:type="dxa"/>
            <w:tcBorders>
              <w:top w:val="single" w:sz="4" w:space="0" w:color="auto"/>
            </w:tcBorders>
            <w:shd w:val="clear" w:color="auto" w:fill="auto"/>
            <w:noWrap/>
            <w:vAlign w:val="bottom"/>
            <w:hideMark/>
          </w:tcPr>
          <w:p w14:paraId="7AF1D222"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6233</w:t>
            </w:r>
          </w:p>
        </w:tc>
        <w:tc>
          <w:tcPr>
            <w:tcW w:w="1276" w:type="dxa"/>
            <w:tcBorders>
              <w:top w:val="single" w:sz="4" w:space="0" w:color="auto"/>
            </w:tcBorders>
            <w:shd w:val="clear" w:color="auto" w:fill="auto"/>
            <w:noWrap/>
            <w:vAlign w:val="bottom"/>
            <w:hideMark/>
          </w:tcPr>
          <w:p w14:paraId="2A176840"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75.5</w:t>
            </w:r>
          </w:p>
        </w:tc>
        <w:tc>
          <w:tcPr>
            <w:tcW w:w="1559" w:type="dxa"/>
            <w:tcBorders>
              <w:top w:val="single" w:sz="4" w:space="0" w:color="auto"/>
            </w:tcBorders>
            <w:shd w:val="clear" w:color="auto" w:fill="auto"/>
            <w:noWrap/>
            <w:vAlign w:val="bottom"/>
            <w:hideMark/>
          </w:tcPr>
          <w:p w14:paraId="5F072981"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4.2</w:t>
            </w:r>
          </w:p>
        </w:tc>
        <w:tc>
          <w:tcPr>
            <w:tcW w:w="992" w:type="dxa"/>
            <w:tcBorders>
              <w:top w:val="single" w:sz="4" w:space="0" w:color="auto"/>
            </w:tcBorders>
            <w:shd w:val="clear" w:color="auto" w:fill="auto"/>
            <w:noWrap/>
            <w:vAlign w:val="bottom"/>
            <w:hideMark/>
          </w:tcPr>
          <w:p w14:paraId="30D013EE"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6250</w:t>
            </w:r>
          </w:p>
        </w:tc>
        <w:tc>
          <w:tcPr>
            <w:tcW w:w="1134" w:type="dxa"/>
            <w:tcBorders>
              <w:top w:val="single" w:sz="4" w:space="0" w:color="auto"/>
            </w:tcBorders>
            <w:shd w:val="clear" w:color="auto" w:fill="auto"/>
            <w:noWrap/>
            <w:vAlign w:val="bottom"/>
            <w:hideMark/>
          </w:tcPr>
          <w:p w14:paraId="399951AD"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75.6</w:t>
            </w:r>
          </w:p>
        </w:tc>
        <w:tc>
          <w:tcPr>
            <w:tcW w:w="1559" w:type="dxa"/>
            <w:tcBorders>
              <w:top w:val="single" w:sz="4" w:space="0" w:color="auto"/>
            </w:tcBorders>
            <w:shd w:val="clear" w:color="auto" w:fill="auto"/>
            <w:noWrap/>
            <w:vAlign w:val="bottom"/>
            <w:hideMark/>
          </w:tcPr>
          <w:p w14:paraId="49DF26E0"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4.1</w:t>
            </w:r>
          </w:p>
        </w:tc>
      </w:tr>
      <w:tr w:rsidR="0042677B" w:rsidRPr="00B02FC4" w14:paraId="47EFBF39" w14:textId="77777777" w:rsidTr="007E71F7">
        <w:trPr>
          <w:trHeight w:val="288"/>
        </w:trPr>
        <w:tc>
          <w:tcPr>
            <w:tcW w:w="3880" w:type="dxa"/>
            <w:shd w:val="clear" w:color="auto" w:fill="auto"/>
            <w:noWrap/>
            <w:vAlign w:val="center"/>
            <w:hideMark/>
          </w:tcPr>
          <w:p w14:paraId="768456C1" w14:textId="77777777" w:rsidR="0042677B" w:rsidRPr="00B02FC4" w:rsidRDefault="0042677B" w:rsidP="007E71F7">
            <w:pPr>
              <w:spacing w:after="0" w:line="240" w:lineRule="auto"/>
              <w:jc w:val="both"/>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Height (cm)</w:t>
            </w:r>
          </w:p>
        </w:tc>
        <w:tc>
          <w:tcPr>
            <w:tcW w:w="935" w:type="dxa"/>
            <w:shd w:val="clear" w:color="auto" w:fill="auto"/>
            <w:noWrap/>
            <w:vAlign w:val="bottom"/>
            <w:hideMark/>
          </w:tcPr>
          <w:p w14:paraId="4E012B5D"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6233</w:t>
            </w:r>
          </w:p>
        </w:tc>
        <w:tc>
          <w:tcPr>
            <w:tcW w:w="1276" w:type="dxa"/>
            <w:shd w:val="clear" w:color="auto" w:fill="auto"/>
            <w:noWrap/>
            <w:vAlign w:val="bottom"/>
            <w:hideMark/>
          </w:tcPr>
          <w:p w14:paraId="1DE9755D"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160.7</w:t>
            </w:r>
          </w:p>
        </w:tc>
        <w:tc>
          <w:tcPr>
            <w:tcW w:w="1559" w:type="dxa"/>
            <w:shd w:val="clear" w:color="auto" w:fill="auto"/>
            <w:noWrap/>
            <w:vAlign w:val="bottom"/>
            <w:hideMark/>
          </w:tcPr>
          <w:p w14:paraId="20483DD0"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6.3</w:t>
            </w:r>
          </w:p>
        </w:tc>
        <w:tc>
          <w:tcPr>
            <w:tcW w:w="992" w:type="dxa"/>
            <w:shd w:val="clear" w:color="auto" w:fill="auto"/>
            <w:noWrap/>
            <w:vAlign w:val="bottom"/>
            <w:hideMark/>
          </w:tcPr>
          <w:p w14:paraId="0E7823EA"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6250</w:t>
            </w:r>
          </w:p>
        </w:tc>
        <w:tc>
          <w:tcPr>
            <w:tcW w:w="1134" w:type="dxa"/>
            <w:shd w:val="clear" w:color="auto" w:fill="auto"/>
            <w:noWrap/>
            <w:vAlign w:val="bottom"/>
            <w:hideMark/>
          </w:tcPr>
          <w:p w14:paraId="32068932"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160.9</w:t>
            </w:r>
          </w:p>
        </w:tc>
        <w:tc>
          <w:tcPr>
            <w:tcW w:w="1559" w:type="dxa"/>
            <w:shd w:val="clear" w:color="auto" w:fill="auto"/>
            <w:noWrap/>
            <w:vAlign w:val="bottom"/>
            <w:hideMark/>
          </w:tcPr>
          <w:p w14:paraId="3FCA1E0D"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6.4</w:t>
            </w:r>
          </w:p>
        </w:tc>
      </w:tr>
      <w:tr w:rsidR="0042677B" w:rsidRPr="00B02FC4" w14:paraId="03D744D3" w14:textId="77777777" w:rsidTr="007E71F7">
        <w:trPr>
          <w:trHeight w:val="288"/>
        </w:trPr>
        <w:tc>
          <w:tcPr>
            <w:tcW w:w="3880" w:type="dxa"/>
            <w:tcBorders>
              <w:bottom w:val="single" w:sz="4" w:space="0" w:color="auto"/>
            </w:tcBorders>
            <w:shd w:val="clear" w:color="auto" w:fill="auto"/>
            <w:noWrap/>
            <w:vAlign w:val="center"/>
            <w:hideMark/>
          </w:tcPr>
          <w:p w14:paraId="5387DA21" w14:textId="77777777" w:rsidR="0042677B" w:rsidRPr="00B02FC4" w:rsidRDefault="0042677B" w:rsidP="007E71F7">
            <w:pPr>
              <w:spacing w:after="0" w:line="240" w:lineRule="auto"/>
              <w:jc w:val="both"/>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T-Score</w:t>
            </w:r>
          </w:p>
        </w:tc>
        <w:tc>
          <w:tcPr>
            <w:tcW w:w="935" w:type="dxa"/>
            <w:tcBorders>
              <w:bottom w:val="single" w:sz="4" w:space="0" w:color="auto"/>
            </w:tcBorders>
            <w:shd w:val="clear" w:color="auto" w:fill="auto"/>
            <w:noWrap/>
            <w:vAlign w:val="bottom"/>
            <w:hideMark/>
          </w:tcPr>
          <w:p w14:paraId="1DC7F776"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2818</w:t>
            </w:r>
          </w:p>
        </w:tc>
        <w:tc>
          <w:tcPr>
            <w:tcW w:w="1276" w:type="dxa"/>
            <w:tcBorders>
              <w:bottom w:val="single" w:sz="4" w:space="0" w:color="auto"/>
            </w:tcBorders>
            <w:shd w:val="clear" w:color="auto" w:fill="auto"/>
            <w:noWrap/>
            <w:vAlign w:val="bottom"/>
            <w:hideMark/>
          </w:tcPr>
          <w:p w14:paraId="1B6D2AAF"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1.7</w:t>
            </w:r>
          </w:p>
        </w:tc>
        <w:tc>
          <w:tcPr>
            <w:tcW w:w="1559" w:type="dxa"/>
            <w:tcBorders>
              <w:bottom w:val="single" w:sz="4" w:space="0" w:color="auto"/>
            </w:tcBorders>
            <w:shd w:val="clear" w:color="auto" w:fill="auto"/>
            <w:noWrap/>
            <w:vAlign w:val="bottom"/>
            <w:hideMark/>
          </w:tcPr>
          <w:p w14:paraId="460B339F"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1.0</w:t>
            </w:r>
          </w:p>
        </w:tc>
        <w:tc>
          <w:tcPr>
            <w:tcW w:w="992" w:type="dxa"/>
            <w:tcBorders>
              <w:bottom w:val="single" w:sz="4" w:space="0" w:color="auto"/>
            </w:tcBorders>
            <w:shd w:val="clear" w:color="auto" w:fill="auto"/>
            <w:noWrap/>
            <w:vAlign w:val="bottom"/>
            <w:hideMark/>
          </w:tcPr>
          <w:p w14:paraId="36C82F82"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w:t>
            </w:r>
          </w:p>
        </w:tc>
        <w:tc>
          <w:tcPr>
            <w:tcW w:w="1134" w:type="dxa"/>
            <w:tcBorders>
              <w:bottom w:val="single" w:sz="4" w:space="0" w:color="auto"/>
            </w:tcBorders>
            <w:shd w:val="clear" w:color="auto" w:fill="auto"/>
            <w:noWrap/>
            <w:vAlign w:val="bottom"/>
            <w:hideMark/>
          </w:tcPr>
          <w:p w14:paraId="38D35269"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w:t>
            </w:r>
          </w:p>
        </w:tc>
        <w:tc>
          <w:tcPr>
            <w:tcW w:w="1559" w:type="dxa"/>
            <w:tcBorders>
              <w:bottom w:val="single" w:sz="4" w:space="0" w:color="auto"/>
            </w:tcBorders>
            <w:shd w:val="clear" w:color="auto" w:fill="auto"/>
            <w:noWrap/>
            <w:vAlign w:val="bottom"/>
            <w:hideMark/>
          </w:tcPr>
          <w:p w14:paraId="1E0D6B3A"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w:t>
            </w:r>
          </w:p>
        </w:tc>
      </w:tr>
      <w:tr w:rsidR="0042677B" w:rsidRPr="00B02FC4" w14:paraId="180E27DA" w14:textId="77777777" w:rsidTr="007E71F7">
        <w:trPr>
          <w:trHeight w:val="288"/>
        </w:trPr>
        <w:tc>
          <w:tcPr>
            <w:tcW w:w="3880" w:type="dxa"/>
            <w:tcBorders>
              <w:top w:val="single" w:sz="4" w:space="0" w:color="auto"/>
              <w:bottom w:val="single" w:sz="4" w:space="0" w:color="auto"/>
            </w:tcBorders>
            <w:shd w:val="clear" w:color="auto" w:fill="auto"/>
            <w:noWrap/>
            <w:vAlign w:val="bottom"/>
            <w:hideMark/>
          </w:tcPr>
          <w:p w14:paraId="74780154"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p>
        </w:tc>
        <w:tc>
          <w:tcPr>
            <w:tcW w:w="935" w:type="dxa"/>
            <w:tcBorders>
              <w:top w:val="single" w:sz="4" w:space="0" w:color="auto"/>
              <w:bottom w:val="single" w:sz="4" w:space="0" w:color="auto"/>
            </w:tcBorders>
            <w:shd w:val="clear" w:color="auto" w:fill="auto"/>
            <w:noWrap/>
            <w:vAlign w:val="center"/>
            <w:hideMark/>
          </w:tcPr>
          <w:p w14:paraId="3AD7F9F0" w14:textId="77777777" w:rsidR="0042677B" w:rsidRPr="00B02FC4" w:rsidRDefault="0042677B" w:rsidP="007E71F7">
            <w:pPr>
              <w:spacing w:after="0" w:line="240" w:lineRule="auto"/>
              <w:jc w:val="center"/>
              <w:rPr>
                <w:rFonts w:ascii="Calibri" w:eastAsia="Times New Roman" w:hAnsi="Calibri" w:cs="Times New Roman"/>
                <w:b/>
                <w:bCs/>
                <w:color w:val="000000"/>
                <w:lang w:eastAsia="en-GB"/>
              </w:rPr>
            </w:pPr>
            <w:r w:rsidRPr="00B02FC4">
              <w:rPr>
                <w:rFonts w:ascii="Calibri" w:eastAsia="Times New Roman" w:hAnsi="Calibri" w:cs="Times New Roman"/>
                <w:b/>
                <w:bCs/>
                <w:color w:val="000000"/>
                <w:lang w:eastAsia="en-GB"/>
              </w:rPr>
              <w:t>n</w:t>
            </w:r>
          </w:p>
        </w:tc>
        <w:tc>
          <w:tcPr>
            <w:tcW w:w="1276" w:type="dxa"/>
            <w:tcBorders>
              <w:top w:val="single" w:sz="4" w:space="0" w:color="auto"/>
              <w:bottom w:val="single" w:sz="4" w:space="0" w:color="auto"/>
            </w:tcBorders>
            <w:shd w:val="clear" w:color="auto" w:fill="auto"/>
            <w:noWrap/>
            <w:vAlign w:val="center"/>
            <w:hideMark/>
          </w:tcPr>
          <w:p w14:paraId="0A9C40EF" w14:textId="77777777" w:rsidR="0042677B" w:rsidRPr="00B02FC4" w:rsidRDefault="0042677B" w:rsidP="007E71F7">
            <w:pPr>
              <w:spacing w:after="0" w:line="240" w:lineRule="auto"/>
              <w:jc w:val="center"/>
              <w:rPr>
                <w:rFonts w:ascii="Calibri" w:eastAsia="Times New Roman" w:hAnsi="Calibri" w:cs="Times New Roman"/>
                <w:b/>
                <w:bCs/>
                <w:color w:val="000000"/>
                <w:lang w:eastAsia="en-GB"/>
              </w:rPr>
            </w:pPr>
            <w:r w:rsidRPr="00B02FC4">
              <w:rPr>
                <w:rFonts w:ascii="Calibri" w:eastAsia="Times New Roman" w:hAnsi="Calibri" w:cs="Times New Roman"/>
                <w:b/>
                <w:bCs/>
                <w:color w:val="000000"/>
                <w:lang w:eastAsia="en-GB"/>
              </w:rPr>
              <w:t>Median</w:t>
            </w:r>
          </w:p>
        </w:tc>
        <w:tc>
          <w:tcPr>
            <w:tcW w:w="1559" w:type="dxa"/>
            <w:tcBorders>
              <w:top w:val="single" w:sz="4" w:space="0" w:color="auto"/>
              <w:bottom w:val="single" w:sz="4" w:space="0" w:color="auto"/>
            </w:tcBorders>
            <w:shd w:val="clear" w:color="auto" w:fill="auto"/>
            <w:noWrap/>
            <w:vAlign w:val="center"/>
            <w:hideMark/>
          </w:tcPr>
          <w:p w14:paraId="2773D503" w14:textId="77777777" w:rsidR="0042677B" w:rsidRPr="00B02FC4" w:rsidRDefault="0042677B" w:rsidP="007E71F7">
            <w:pPr>
              <w:spacing w:after="0" w:line="240" w:lineRule="auto"/>
              <w:jc w:val="center"/>
              <w:rPr>
                <w:rFonts w:ascii="Calibri" w:eastAsia="Times New Roman" w:hAnsi="Calibri" w:cs="Times New Roman"/>
                <w:b/>
                <w:bCs/>
                <w:color w:val="000000"/>
                <w:lang w:eastAsia="en-GB"/>
              </w:rPr>
            </w:pPr>
            <w:r w:rsidRPr="00B02FC4">
              <w:rPr>
                <w:rFonts w:ascii="Calibri" w:eastAsia="Times New Roman" w:hAnsi="Calibri" w:cs="Times New Roman"/>
                <w:b/>
                <w:bCs/>
                <w:color w:val="000000"/>
                <w:lang w:eastAsia="en-GB"/>
              </w:rPr>
              <w:t>Inter-quartile range</w:t>
            </w:r>
          </w:p>
        </w:tc>
        <w:tc>
          <w:tcPr>
            <w:tcW w:w="992" w:type="dxa"/>
            <w:tcBorders>
              <w:top w:val="single" w:sz="4" w:space="0" w:color="auto"/>
              <w:bottom w:val="single" w:sz="4" w:space="0" w:color="auto"/>
            </w:tcBorders>
            <w:shd w:val="clear" w:color="auto" w:fill="auto"/>
            <w:noWrap/>
            <w:vAlign w:val="center"/>
            <w:hideMark/>
          </w:tcPr>
          <w:p w14:paraId="21BF92CF" w14:textId="77777777" w:rsidR="0042677B" w:rsidRPr="00B02FC4" w:rsidRDefault="0042677B" w:rsidP="007E71F7">
            <w:pPr>
              <w:spacing w:after="0" w:line="240" w:lineRule="auto"/>
              <w:jc w:val="center"/>
              <w:rPr>
                <w:rFonts w:ascii="Calibri" w:eastAsia="Times New Roman" w:hAnsi="Calibri" w:cs="Times New Roman"/>
                <w:b/>
                <w:bCs/>
                <w:color w:val="000000"/>
                <w:lang w:eastAsia="en-GB"/>
              </w:rPr>
            </w:pPr>
            <w:r w:rsidRPr="00B02FC4">
              <w:rPr>
                <w:rFonts w:ascii="Calibri" w:eastAsia="Times New Roman" w:hAnsi="Calibri" w:cs="Times New Roman"/>
                <w:b/>
                <w:bCs/>
                <w:color w:val="000000"/>
                <w:lang w:eastAsia="en-GB"/>
              </w:rPr>
              <w:t>n</w:t>
            </w:r>
          </w:p>
        </w:tc>
        <w:tc>
          <w:tcPr>
            <w:tcW w:w="1134" w:type="dxa"/>
            <w:tcBorders>
              <w:top w:val="single" w:sz="4" w:space="0" w:color="auto"/>
              <w:bottom w:val="single" w:sz="4" w:space="0" w:color="auto"/>
            </w:tcBorders>
            <w:shd w:val="clear" w:color="auto" w:fill="auto"/>
            <w:noWrap/>
            <w:vAlign w:val="center"/>
            <w:hideMark/>
          </w:tcPr>
          <w:p w14:paraId="4D6FC3F3" w14:textId="77777777" w:rsidR="0042677B" w:rsidRPr="00B02FC4" w:rsidRDefault="0042677B" w:rsidP="007E71F7">
            <w:pPr>
              <w:spacing w:after="0" w:line="240" w:lineRule="auto"/>
              <w:jc w:val="center"/>
              <w:rPr>
                <w:rFonts w:ascii="Calibri" w:eastAsia="Times New Roman" w:hAnsi="Calibri" w:cs="Times New Roman"/>
                <w:b/>
                <w:bCs/>
                <w:color w:val="000000"/>
                <w:lang w:eastAsia="en-GB"/>
              </w:rPr>
            </w:pPr>
            <w:r w:rsidRPr="00B02FC4">
              <w:rPr>
                <w:rFonts w:ascii="Calibri" w:eastAsia="Times New Roman" w:hAnsi="Calibri" w:cs="Times New Roman"/>
                <w:b/>
                <w:bCs/>
                <w:color w:val="000000"/>
                <w:lang w:eastAsia="en-GB"/>
              </w:rPr>
              <w:t>Median</w:t>
            </w:r>
          </w:p>
        </w:tc>
        <w:tc>
          <w:tcPr>
            <w:tcW w:w="1559" w:type="dxa"/>
            <w:tcBorders>
              <w:top w:val="single" w:sz="4" w:space="0" w:color="auto"/>
              <w:bottom w:val="single" w:sz="4" w:space="0" w:color="auto"/>
            </w:tcBorders>
            <w:shd w:val="clear" w:color="auto" w:fill="auto"/>
            <w:noWrap/>
            <w:vAlign w:val="center"/>
            <w:hideMark/>
          </w:tcPr>
          <w:p w14:paraId="53BD1652" w14:textId="77777777" w:rsidR="0042677B" w:rsidRPr="00B02FC4" w:rsidRDefault="0042677B" w:rsidP="007E71F7">
            <w:pPr>
              <w:spacing w:after="0" w:line="240" w:lineRule="auto"/>
              <w:jc w:val="center"/>
              <w:rPr>
                <w:rFonts w:ascii="Calibri" w:eastAsia="Times New Roman" w:hAnsi="Calibri" w:cs="Times New Roman"/>
                <w:b/>
                <w:bCs/>
                <w:color w:val="000000"/>
                <w:lang w:eastAsia="en-GB"/>
              </w:rPr>
            </w:pPr>
            <w:r w:rsidRPr="00B02FC4">
              <w:rPr>
                <w:rFonts w:ascii="Calibri" w:eastAsia="Times New Roman" w:hAnsi="Calibri" w:cs="Times New Roman"/>
                <w:b/>
                <w:bCs/>
                <w:color w:val="000000"/>
                <w:lang w:eastAsia="en-GB"/>
              </w:rPr>
              <w:t>Inter-quartile range</w:t>
            </w:r>
          </w:p>
        </w:tc>
      </w:tr>
      <w:tr w:rsidR="0042677B" w:rsidRPr="00B02FC4" w14:paraId="116543E7" w14:textId="77777777" w:rsidTr="007E71F7">
        <w:trPr>
          <w:trHeight w:val="288"/>
        </w:trPr>
        <w:tc>
          <w:tcPr>
            <w:tcW w:w="3880" w:type="dxa"/>
            <w:tcBorders>
              <w:top w:val="single" w:sz="4" w:space="0" w:color="auto"/>
            </w:tcBorders>
            <w:shd w:val="clear" w:color="auto" w:fill="auto"/>
            <w:noWrap/>
            <w:vAlign w:val="center"/>
            <w:hideMark/>
          </w:tcPr>
          <w:p w14:paraId="721B846C" w14:textId="42979F6D" w:rsidR="0042677B" w:rsidRPr="00B02FC4" w:rsidRDefault="0042677B" w:rsidP="007E71F7">
            <w:pPr>
              <w:spacing w:after="0" w:line="240" w:lineRule="auto"/>
              <w:jc w:val="both"/>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BMI</w:t>
            </w:r>
            <w:r>
              <w:rPr>
                <w:rFonts w:ascii="Calibri" w:eastAsia="Times New Roman" w:hAnsi="Calibri" w:cs="Times New Roman"/>
                <w:color w:val="000000"/>
                <w:lang w:eastAsia="en-GB"/>
              </w:rPr>
              <w:t xml:space="preserve"> (kg/m</w:t>
            </w:r>
            <w:r w:rsidRPr="0042677B">
              <w:rPr>
                <w:rFonts w:ascii="Calibri" w:eastAsia="Times New Roman" w:hAnsi="Calibri" w:cs="Times New Roman"/>
                <w:color w:val="000000"/>
                <w:vertAlign w:val="superscript"/>
                <w:lang w:eastAsia="en-GB"/>
              </w:rPr>
              <w:t>2</w:t>
            </w:r>
            <w:r>
              <w:rPr>
                <w:rFonts w:ascii="Calibri" w:eastAsia="Times New Roman" w:hAnsi="Calibri" w:cs="Times New Roman"/>
                <w:color w:val="000000"/>
                <w:lang w:eastAsia="en-GB"/>
              </w:rPr>
              <w:t>)</w:t>
            </w:r>
          </w:p>
        </w:tc>
        <w:tc>
          <w:tcPr>
            <w:tcW w:w="935" w:type="dxa"/>
            <w:tcBorders>
              <w:top w:val="single" w:sz="4" w:space="0" w:color="auto"/>
            </w:tcBorders>
            <w:shd w:val="clear" w:color="auto" w:fill="auto"/>
            <w:noWrap/>
            <w:vAlign w:val="bottom"/>
            <w:hideMark/>
          </w:tcPr>
          <w:p w14:paraId="24B42636"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6233</w:t>
            </w:r>
          </w:p>
        </w:tc>
        <w:tc>
          <w:tcPr>
            <w:tcW w:w="1276" w:type="dxa"/>
            <w:tcBorders>
              <w:top w:val="single" w:sz="4" w:space="0" w:color="auto"/>
            </w:tcBorders>
            <w:shd w:val="clear" w:color="auto" w:fill="auto"/>
            <w:noWrap/>
            <w:vAlign w:val="bottom"/>
            <w:hideMark/>
          </w:tcPr>
          <w:p w14:paraId="2E2AAC93"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26.0</w:t>
            </w:r>
          </w:p>
        </w:tc>
        <w:tc>
          <w:tcPr>
            <w:tcW w:w="1559" w:type="dxa"/>
            <w:tcBorders>
              <w:top w:val="single" w:sz="4" w:space="0" w:color="auto"/>
            </w:tcBorders>
            <w:shd w:val="clear" w:color="auto" w:fill="auto"/>
            <w:noWrap/>
            <w:vAlign w:val="bottom"/>
            <w:hideMark/>
          </w:tcPr>
          <w:p w14:paraId="362B5DC4"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23.4-29.3</w:t>
            </w:r>
          </w:p>
        </w:tc>
        <w:tc>
          <w:tcPr>
            <w:tcW w:w="992" w:type="dxa"/>
            <w:tcBorders>
              <w:top w:val="single" w:sz="4" w:space="0" w:color="auto"/>
            </w:tcBorders>
            <w:shd w:val="clear" w:color="auto" w:fill="auto"/>
            <w:noWrap/>
            <w:vAlign w:val="bottom"/>
            <w:hideMark/>
          </w:tcPr>
          <w:p w14:paraId="38B9044A"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6250</w:t>
            </w:r>
          </w:p>
        </w:tc>
        <w:tc>
          <w:tcPr>
            <w:tcW w:w="1134" w:type="dxa"/>
            <w:tcBorders>
              <w:top w:val="single" w:sz="4" w:space="0" w:color="auto"/>
            </w:tcBorders>
            <w:shd w:val="clear" w:color="auto" w:fill="auto"/>
            <w:noWrap/>
            <w:vAlign w:val="bottom"/>
            <w:hideMark/>
          </w:tcPr>
          <w:p w14:paraId="2CE66DCA"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26.1</w:t>
            </w:r>
          </w:p>
        </w:tc>
        <w:tc>
          <w:tcPr>
            <w:tcW w:w="1559" w:type="dxa"/>
            <w:tcBorders>
              <w:top w:val="single" w:sz="4" w:space="0" w:color="auto"/>
            </w:tcBorders>
            <w:shd w:val="clear" w:color="auto" w:fill="auto"/>
            <w:noWrap/>
            <w:vAlign w:val="bottom"/>
            <w:hideMark/>
          </w:tcPr>
          <w:p w14:paraId="1F0EAF3C"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23.4-29.2</w:t>
            </w:r>
          </w:p>
        </w:tc>
      </w:tr>
      <w:tr w:rsidR="0042677B" w:rsidRPr="00B02FC4" w14:paraId="0CDB4789" w14:textId="77777777" w:rsidTr="007E71F7">
        <w:trPr>
          <w:trHeight w:val="288"/>
        </w:trPr>
        <w:tc>
          <w:tcPr>
            <w:tcW w:w="3880" w:type="dxa"/>
            <w:shd w:val="clear" w:color="auto" w:fill="auto"/>
            <w:noWrap/>
            <w:vAlign w:val="center"/>
            <w:hideMark/>
          </w:tcPr>
          <w:p w14:paraId="74EAA3BF" w14:textId="2E670E2D" w:rsidR="0042677B" w:rsidRPr="00B02FC4" w:rsidRDefault="0042677B" w:rsidP="007E71F7">
            <w:pPr>
              <w:spacing w:after="0" w:line="240" w:lineRule="auto"/>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Weight (k</w:t>
            </w:r>
            <w:r w:rsidRPr="00B02FC4">
              <w:rPr>
                <w:rFonts w:ascii="Calibri" w:eastAsia="Times New Roman" w:hAnsi="Calibri" w:cs="Times New Roman"/>
                <w:color w:val="000000"/>
                <w:lang w:eastAsia="en-GB"/>
              </w:rPr>
              <w:t>g)</w:t>
            </w:r>
          </w:p>
        </w:tc>
        <w:tc>
          <w:tcPr>
            <w:tcW w:w="935" w:type="dxa"/>
            <w:shd w:val="clear" w:color="auto" w:fill="auto"/>
            <w:noWrap/>
            <w:vAlign w:val="bottom"/>
            <w:hideMark/>
          </w:tcPr>
          <w:p w14:paraId="6898C461"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6233</w:t>
            </w:r>
          </w:p>
        </w:tc>
        <w:tc>
          <w:tcPr>
            <w:tcW w:w="1276" w:type="dxa"/>
            <w:shd w:val="clear" w:color="auto" w:fill="auto"/>
            <w:noWrap/>
            <w:vAlign w:val="bottom"/>
            <w:hideMark/>
          </w:tcPr>
          <w:p w14:paraId="47B2AFF4"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67.1</w:t>
            </w:r>
          </w:p>
        </w:tc>
        <w:tc>
          <w:tcPr>
            <w:tcW w:w="1559" w:type="dxa"/>
            <w:shd w:val="clear" w:color="auto" w:fill="auto"/>
            <w:noWrap/>
            <w:vAlign w:val="bottom"/>
            <w:hideMark/>
          </w:tcPr>
          <w:p w14:paraId="2D150101"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60.3-76.2</w:t>
            </w:r>
          </w:p>
        </w:tc>
        <w:tc>
          <w:tcPr>
            <w:tcW w:w="992" w:type="dxa"/>
            <w:shd w:val="clear" w:color="auto" w:fill="auto"/>
            <w:noWrap/>
            <w:vAlign w:val="bottom"/>
            <w:hideMark/>
          </w:tcPr>
          <w:p w14:paraId="19D44348"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6250</w:t>
            </w:r>
          </w:p>
        </w:tc>
        <w:tc>
          <w:tcPr>
            <w:tcW w:w="1134" w:type="dxa"/>
            <w:shd w:val="clear" w:color="auto" w:fill="auto"/>
            <w:noWrap/>
            <w:vAlign w:val="bottom"/>
            <w:hideMark/>
          </w:tcPr>
          <w:p w14:paraId="7F25D24E"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67.6</w:t>
            </w:r>
          </w:p>
        </w:tc>
        <w:tc>
          <w:tcPr>
            <w:tcW w:w="1559" w:type="dxa"/>
            <w:shd w:val="clear" w:color="auto" w:fill="auto"/>
            <w:noWrap/>
            <w:vAlign w:val="bottom"/>
            <w:hideMark/>
          </w:tcPr>
          <w:p w14:paraId="69020088"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60.3-76.2</w:t>
            </w:r>
          </w:p>
        </w:tc>
      </w:tr>
      <w:tr w:rsidR="0042677B" w:rsidRPr="00B02FC4" w14:paraId="56C4DE2F" w14:textId="77777777" w:rsidTr="007E71F7">
        <w:trPr>
          <w:trHeight w:val="288"/>
        </w:trPr>
        <w:tc>
          <w:tcPr>
            <w:tcW w:w="3880" w:type="dxa"/>
            <w:tcBorders>
              <w:bottom w:val="single" w:sz="4" w:space="0" w:color="auto"/>
            </w:tcBorders>
            <w:shd w:val="clear" w:color="auto" w:fill="auto"/>
            <w:noWrap/>
            <w:vAlign w:val="center"/>
            <w:hideMark/>
          </w:tcPr>
          <w:p w14:paraId="53541C59" w14:textId="63231508" w:rsidR="0042677B" w:rsidRPr="00B02FC4" w:rsidRDefault="0042677B" w:rsidP="0042677B">
            <w:pPr>
              <w:spacing w:after="0" w:line="240" w:lineRule="auto"/>
              <w:jc w:val="both"/>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FRAX</w:t>
            </w:r>
            <w:r w:rsidR="00775489">
              <w:t>®</w:t>
            </w:r>
            <w:r w:rsidRPr="00B02FC4">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Probability</w:t>
            </w:r>
            <w:r w:rsidRPr="00B02FC4">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hip </w:t>
            </w:r>
            <w:r w:rsidRPr="00B02FC4">
              <w:rPr>
                <w:rFonts w:ascii="Calibri" w:eastAsia="Times New Roman" w:hAnsi="Calibri" w:cs="Times New Roman"/>
                <w:color w:val="000000"/>
                <w:lang w:eastAsia="en-GB"/>
              </w:rPr>
              <w:t>without BMD)</w:t>
            </w:r>
          </w:p>
        </w:tc>
        <w:tc>
          <w:tcPr>
            <w:tcW w:w="935" w:type="dxa"/>
            <w:tcBorders>
              <w:bottom w:val="single" w:sz="4" w:space="0" w:color="auto"/>
            </w:tcBorders>
            <w:shd w:val="clear" w:color="auto" w:fill="auto"/>
            <w:noWrap/>
            <w:vAlign w:val="bottom"/>
            <w:hideMark/>
          </w:tcPr>
          <w:p w14:paraId="5CD06A68"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6233</w:t>
            </w:r>
          </w:p>
        </w:tc>
        <w:tc>
          <w:tcPr>
            <w:tcW w:w="1276" w:type="dxa"/>
            <w:tcBorders>
              <w:bottom w:val="single" w:sz="4" w:space="0" w:color="auto"/>
            </w:tcBorders>
            <w:shd w:val="clear" w:color="auto" w:fill="auto"/>
            <w:noWrap/>
            <w:vAlign w:val="bottom"/>
            <w:hideMark/>
          </w:tcPr>
          <w:p w14:paraId="428EFD16"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6.3</w:t>
            </w:r>
          </w:p>
        </w:tc>
        <w:tc>
          <w:tcPr>
            <w:tcW w:w="1559" w:type="dxa"/>
            <w:tcBorders>
              <w:bottom w:val="single" w:sz="4" w:space="0" w:color="auto"/>
            </w:tcBorders>
            <w:shd w:val="clear" w:color="auto" w:fill="auto"/>
            <w:noWrap/>
            <w:vAlign w:val="bottom"/>
            <w:hideMark/>
          </w:tcPr>
          <w:p w14:paraId="028FFEA7"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3.8-10.5</w:t>
            </w:r>
          </w:p>
        </w:tc>
        <w:tc>
          <w:tcPr>
            <w:tcW w:w="992" w:type="dxa"/>
            <w:tcBorders>
              <w:bottom w:val="single" w:sz="4" w:space="0" w:color="auto"/>
            </w:tcBorders>
            <w:shd w:val="clear" w:color="auto" w:fill="auto"/>
            <w:noWrap/>
            <w:vAlign w:val="bottom"/>
            <w:hideMark/>
          </w:tcPr>
          <w:p w14:paraId="6928EEFC"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6250</w:t>
            </w:r>
          </w:p>
        </w:tc>
        <w:tc>
          <w:tcPr>
            <w:tcW w:w="1134" w:type="dxa"/>
            <w:tcBorders>
              <w:bottom w:val="single" w:sz="4" w:space="0" w:color="auto"/>
            </w:tcBorders>
            <w:shd w:val="clear" w:color="auto" w:fill="auto"/>
            <w:noWrap/>
            <w:vAlign w:val="bottom"/>
            <w:hideMark/>
          </w:tcPr>
          <w:p w14:paraId="62651ABB"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6.3</w:t>
            </w:r>
          </w:p>
        </w:tc>
        <w:tc>
          <w:tcPr>
            <w:tcW w:w="1559" w:type="dxa"/>
            <w:tcBorders>
              <w:bottom w:val="single" w:sz="4" w:space="0" w:color="auto"/>
            </w:tcBorders>
            <w:shd w:val="clear" w:color="auto" w:fill="auto"/>
            <w:noWrap/>
            <w:vAlign w:val="bottom"/>
            <w:hideMark/>
          </w:tcPr>
          <w:p w14:paraId="5BBF58F7"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3.8-10.5</w:t>
            </w:r>
          </w:p>
        </w:tc>
      </w:tr>
      <w:tr w:rsidR="0042677B" w:rsidRPr="00B02FC4" w14:paraId="29BED545" w14:textId="77777777" w:rsidTr="007E71F7">
        <w:trPr>
          <w:trHeight w:val="288"/>
        </w:trPr>
        <w:tc>
          <w:tcPr>
            <w:tcW w:w="3880" w:type="dxa"/>
            <w:tcBorders>
              <w:top w:val="single" w:sz="4" w:space="0" w:color="auto"/>
              <w:bottom w:val="single" w:sz="4" w:space="0" w:color="auto"/>
            </w:tcBorders>
            <w:shd w:val="clear" w:color="auto" w:fill="auto"/>
            <w:noWrap/>
            <w:vAlign w:val="bottom"/>
            <w:hideMark/>
          </w:tcPr>
          <w:p w14:paraId="598CA4D6"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p>
        </w:tc>
        <w:tc>
          <w:tcPr>
            <w:tcW w:w="935" w:type="dxa"/>
            <w:tcBorders>
              <w:top w:val="single" w:sz="4" w:space="0" w:color="auto"/>
              <w:bottom w:val="single" w:sz="4" w:space="0" w:color="auto"/>
            </w:tcBorders>
            <w:shd w:val="clear" w:color="auto" w:fill="auto"/>
            <w:noWrap/>
            <w:vAlign w:val="center"/>
            <w:hideMark/>
          </w:tcPr>
          <w:p w14:paraId="039C97F0" w14:textId="77777777" w:rsidR="0042677B" w:rsidRPr="00B02FC4" w:rsidRDefault="0042677B" w:rsidP="007E71F7">
            <w:pPr>
              <w:spacing w:after="0" w:line="240" w:lineRule="auto"/>
              <w:jc w:val="center"/>
              <w:rPr>
                <w:rFonts w:ascii="Calibri" w:eastAsia="Times New Roman" w:hAnsi="Calibri" w:cs="Times New Roman"/>
                <w:b/>
                <w:bCs/>
                <w:color w:val="000000"/>
                <w:lang w:eastAsia="en-GB"/>
              </w:rPr>
            </w:pPr>
            <w:r w:rsidRPr="00B02FC4">
              <w:rPr>
                <w:rFonts w:ascii="Calibri" w:eastAsia="Times New Roman" w:hAnsi="Calibri" w:cs="Times New Roman"/>
                <w:b/>
                <w:bCs/>
                <w:color w:val="000000"/>
                <w:lang w:eastAsia="en-GB"/>
              </w:rPr>
              <w:t>n</w:t>
            </w:r>
          </w:p>
        </w:tc>
        <w:tc>
          <w:tcPr>
            <w:tcW w:w="2835" w:type="dxa"/>
            <w:gridSpan w:val="2"/>
            <w:tcBorders>
              <w:top w:val="single" w:sz="4" w:space="0" w:color="auto"/>
              <w:bottom w:val="single" w:sz="4" w:space="0" w:color="auto"/>
            </w:tcBorders>
            <w:shd w:val="clear" w:color="auto" w:fill="auto"/>
            <w:noWrap/>
            <w:vAlign w:val="center"/>
            <w:hideMark/>
          </w:tcPr>
          <w:p w14:paraId="297D7EC6" w14:textId="77777777" w:rsidR="0042677B" w:rsidRPr="00B02FC4" w:rsidRDefault="0042677B" w:rsidP="007E71F7">
            <w:pPr>
              <w:spacing w:after="0" w:line="240" w:lineRule="auto"/>
              <w:jc w:val="center"/>
              <w:rPr>
                <w:rFonts w:ascii="Calibri" w:eastAsia="Times New Roman" w:hAnsi="Calibri" w:cs="Times New Roman"/>
                <w:b/>
                <w:bCs/>
                <w:color w:val="000000"/>
                <w:lang w:eastAsia="en-GB"/>
              </w:rPr>
            </w:pPr>
            <w:r w:rsidRPr="00B02FC4">
              <w:rPr>
                <w:rFonts w:ascii="Calibri" w:eastAsia="Times New Roman" w:hAnsi="Calibri" w:cs="Times New Roman"/>
                <w:b/>
                <w:bCs/>
                <w:color w:val="000000"/>
                <w:lang w:eastAsia="en-GB"/>
              </w:rPr>
              <w:t>%</w:t>
            </w:r>
          </w:p>
        </w:tc>
        <w:tc>
          <w:tcPr>
            <w:tcW w:w="992" w:type="dxa"/>
            <w:tcBorders>
              <w:top w:val="single" w:sz="4" w:space="0" w:color="auto"/>
              <w:bottom w:val="single" w:sz="4" w:space="0" w:color="auto"/>
            </w:tcBorders>
            <w:shd w:val="clear" w:color="auto" w:fill="auto"/>
            <w:noWrap/>
            <w:vAlign w:val="center"/>
            <w:hideMark/>
          </w:tcPr>
          <w:p w14:paraId="4E752854" w14:textId="77777777" w:rsidR="0042677B" w:rsidRPr="00B02FC4" w:rsidRDefault="0042677B" w:rsidP="007E71F7">
            <w:pPr>
              <w:spacing w:after="0" w:line="240" w:lineRule="auto"/>
              <w:jc w:val="center"/>
              <w:rPr>
                <w:rFonts w:ascii="Calibri" w:eastAsia="Times New Roman" w:hAnsi="Calibri" w:cs="Times New Roman"/>
                <w:b/>
                <w:bCs/>
                <w:color w:val="000000"/>
                <w:lang w:eastAsia="en-GB"/>
              </w:rPr>
            </w:pPr>
            <w:r w:rsidRPr="00B02FC4">
              <w:rPr>
                <w:rFonts w:ascii="Calibri" w:eastAsia="Times New Roman" w:hAnsi="Calibri" w:cs="Times New Roman"/>
                <w:b/>
                <w:bCs/>
                <w:color w:val="000000"/>
                <w:lang w:eastAsia="en-GB"/>
              </w:rPr>
              <w:t>n</w:t>
            </w:r>
          </w:p>
        </w:tc>
        <w:tc>
          <w:tcPr>
            <w:tcW w:w="2693" w:type="dxa"/>
            <w:gridSpan w:val="2"/>
            <w:tcBorders>
              <w:top w:val="single" w:sz="4" w:space="0" w:color="auto"/>
              <w:bottom w:val="single" w:sz="4" w:space="0" w:color="auto"/>
            </w:tcBorders>
            <w:shd w:val="clear" w:color="auto" w:fill="auto"/>
            <w:noWrap/>
            <w:vAlign w:val="center"/>
            <w:hideMark/>
          </w:tcPr>
          <w:p w14:paraId="7F98F368" w14:textId="77777777" w:rsidR="0042677B" w:rsidRPr="00B02FC4" w:rsidRDefault="0042677B" w:rsidP="007E71F7">
            <w:pPr>
              <w:spacing w:after="0" w:line="240" w:lineRule="auto"/>
              <w:jc w:val="center"/>
              <w:rPr>
                <w:rFonts w:ascii="Calibri" w:eastAsia="Times New Roman" w:hAnsi="Calibri" w:cs="Times New Roman"/>
                <w:b/>
                <w:bCs/>
                <w:color w:val="000000"/>
                <w:lang w:eastAsia="en-GB"/>
              </w:rPr>
            </w:pPr>
            <w:r w:rsidRPr="00B02FC4">
              <w:rPr>
                <w:rFonts w:ascii="Calibri" w:eastAsia="Times New Roman" w:hAnsi="Calibri" w:cs="Times New Roman"/>
                <w:b/>
                <w:bCs/>
                <w:color w:val="000000"/>
                <w:lang w:eastAsia="en-GB"/>
              </w:rPr>
              <w:t>%</w:t>
            </w:r>
          </w:p>
        </w:tc>
      </w:tr>
      <w:tr w:rsidR="0042677B" w:rsidRPr="00B02FC4" w14:paraId="5ADC76D6" w14:textId="77777777" w:rsidTr="007E71F7">
        <w:trPr>
          <w:trHeight w:val="288"/>
        </w:trPr>
        <w:tc>
          <w:tcPr>
            <w:tcW w:w="3880" w:type="dxa"/>
            <w:tcBorders>
              <w:top w:val="single" w:sz="4" w:space="0" w:color="auto"/>
            </w:tcBorders>
            <w:shd w:val="clear" w:color="auto" w:fill="auto"/>
            <w:noWrap/>
            <w:vAlign w:val="center"/>
            <w:hideMark/>
          </w:tcPr>
          <w:p w14:paraId="19086E8B" w14:textId="2426441A" w:rsidR="0042677B" w:rsidRPr="00B02FC4" w:rsidRDefault="0042677B" w:rsidP="007E71F7">
            <w:pPr>
              <w:spacing w:after="0" w:line="240" w:lineRule="auto"/>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Parental history of hip fracture </w:t>
            </w:r>
          </w:p>
        </w:tc>
        <w:tc>
          <w:tcPr>
            <w:tcW w:w="935" w:type="dxa"/>
            <w:tcBorders>
              <w:top w:val="single" w:sz="4" w:space="0" w:color="auto"/>
            </w:tcBorders>
            <w:shd w:val="clear" w:color="auto" w:fill="auto"/>
            <w:noWrap/>
            <w:vAlign w:val="center"/>
            <w:hideMark/>
          </w:tcPr>
          <w:p w14:paraId="73857FFE"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585</w:t>
            </w:r>
          </w:p>
        </w:tc>
        <w:tc>
          <w:tcPr>
            <w:tcW w:w="2835" w:type="dxa"/>
            <w:gridSpan w:val="2"/>
            <w:tcBorders>
              <w:top w:val="single" w:sz="4" w:space="0" w:color="auto"/>
            </w:tcBorders>
            <w:shd w:val="clear" w:color="auto" w:fill="auto"/>
            <w:noWrap/>
            <w:vAlign w:val="center"/>
            <w:hideMark/>
          </w:tcPr>
          <w:p w14:paraId="638C27A3"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9.4</w:t>
            </w:r>
          </w:p>
        </w:tc>
        <w:tc>
          <w:tcPr>
            <w:tcW w:w="992" w:type="dxa"/>
            <w:tcBorders>
              <w:top w:val="single" w:sz="4" w:space="0" w:color="auto"/>
            </w:tcBorders>
            <w:shd w:val="clear" w:color="auto" w:fill="auto"/>
            <w:noWrap/>
            <w:vAlign w:val="center"/>
            <w:hideMark/>
          </w:tcPr>
          <w:p w14:paraId="12D97581"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577</w:t>
            </w:r>
          </w:p>
        </w:tc>
        <w:tc>
          <w:tcPr>
            <w:tcW w:w="2693" w:type="dxa"/>
            <w:gridSpan w:val="2"/>
            <w:tcBorders>
              <w:top w:val="single" w:sz="4" w:space="0" w:color="auto"/>
            </w:tcBorders>
            <w:shd w:val="clear" w:color="auto" w:fill="auto"/>
            <w:noWrap/>
            <w:vAlign w:val="center"/>
            <w:hideMark/>
          </w:tcPr>
          <w:p w14:paraId="3B7D8ECF"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9.2</w:t>
            </w:r>
          </w:p>
        </w:tc>
      </w:tr>
      <w:tr w:rsidR="0042677B" w:rsidRPr="00B02FC4" w14:paraId="7A9699ED" w14:textId="77777777" w:rsidTr="007E71F7">
        <w:trPr>
          <w:trHeight w:val="288"/>
        </w:trPr>
        <w:tc>
          <w:tcPr>
            <w:tcW w:w="3880" w:type="dxa"/>
            <w:shd w:val="clear" w:color="auto" w:fill="auto"/>
            <w:noWrap/>
            <w:vAlign w:val="center"/>
            <w:hideMark/>
          </w:tcPr>
          <w:p w14:paraId="56C7CF33" w14:textId="259E026F" w:rsidR="0042677B" w:rsidRPr="00B02FC4" w:rsidRDefault="00055D5C" w:rsidP="007E71F7">
            <w:pPr>
              <w:spacing w:after="0" w:line="240" w:lineRule="auto"/>
              <w:jc w:val="both"/>
              <w:rPr>
                <w:rFonts w:ascii="Calibri" w:eastAsia="Times New Roman" w:hAnsi="Calibri" w:cs="Times New Roman"/>
                <w:color w:val="000000"/>
                <w:lang w:eastAsia="en-GB"/>
              </w:rPr>
            </w:pPr>
            <w:r w:rsidRPr="00567069">
              <w:rPr>
                <w:rFonts w:ascii="Calibri" w:eastAsia="Times New Roman" w:hAnsi="Calibri" w:cs="Times New Roman"/>
                <w:color w:val="000000"/>
                <w:lang w:eastAsia="en-GB"/>
              </w:rPr>
              <w:t xml:space="preserve">Incident fracture </w:t>
            </w:r>
            <w:r>
              <w:rPr>
                <w:rFonts w:ascii="Calibri" w:eastAsia="Times New Roman" w:hAnsi="Calibri" w:cs="Times New Roman"/>
                <w:color w:val="000000"/>
                <w:lang w:eastAsia="en-GB"/>
              </w:rPr>
              <w:t>(post baseline)</w:t>
            </w:r>
          </w:p>
        </w:tc>
        <w:tc>
          <w:tcPr>
            <w:tcW w:w="935" w:type="dxa"/>
            <w:shd w:val="clear" w:color="auto" w:fill="auto"/>
            <w:noWrap/>
            <w:vAlign w:val="center"/>
            <w:hideMark/>
          </w:tcPr>
          <w:p w14:paraId="4A64C11A"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956</w:t>
            </w:r>
          </w:p>
        </w:tc>
        <w:tc>
          <w:tcPr>
            <w:tcW w:w="2835" w:type="dxa"/>
            <w:gridSpan w:val="2"/>
            <w:shd w:val="clear" w:color="auto" w:fill="auto"/>
            <w:noWrap/>
            <w:vAlign w:val="center"/>
            <w:hideMark/>
          </w:tcPr>
          <w:p w14:paraId="1650D9AA"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15.3</w:t>
            </w:r>
          </w:p>
        </w:tc>
        <w:tc>
          <w:tcPr>
            <w:tcW w:w="992" w:type="dxa"/>
            <w:shd w:val="clear" w:color="auto" w:fill="auto"/>
            <w:noWrap/>
            <w:vAlign w:val="center"/>
            <w:hideMark/>
          </w:tcPr>
          <w:p w14:paraId="36BB12B8"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1010</w:t>
            </w:r>
          </w:p>
        </w:tc>
        <w:tc>
          <w:tcPr>
            <w:tcW w:w="2693" w:type="dxa"/>
            <w:gridSpan w:val="2"/>
            <w:shd w:val="clear" w:color="auto" w:fill="auto"/>
            <w:noWrap/>
            <w:vAlign w:val="center"/>
            <w:hideMark/>
          </w:tcPr>
          <w:p w14:paraId="41C9ED04"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16.2</w:t>
            </w:r>
          </w:p>
        </w:tc>
      </w:tr>
      <w:tr w:rsidR="00055D5C" w:rsidRPr="00B02FC4" w14:paraId="432E086C" w14:textId="77777777" w:rsidTr="007E71F7">
        <w:trPr>
          <w:trHeight w:val="288"/>
        </w:trPr>
        <w:tc>
          <w:tcPr>
            <w:tcW w:w="3880" w:type="dxa"/>
            <w:shd w:val="clear" w:color="auto" w:fill="auto"/>
            <w:noWrap/>
            <w:vAlign w:val="center"/>
          </w:tcPr>
          <w:p w14:paraId="76A6807A" w14:textId="58611E8F" w:rsidR="00055D5C" w:rsidRPr="00055D5C" w:rsidRDefault="00055D5C" w:rsidP="007E71F7">
            <w:pPr>
              <w:spacing w:after="0" w:line="240" w:lineRule="auto"/>
              <w:jc w:val="both"/>
              <w:rPr>
                <w:rFonts w:ascii="Calibri" w:eastAsia="Times New Roman" w:hAnsi="Calibri" w:cs="Times New Roman"/>
                <w:color w:val="000000"/>
                <w:vertAlign w:val="superscript"/>
                <w:lang w:eastAsia="en-GB"/>
              </w:rPr>
            </w:pPr>
            <w:r w:rsidRPr="00567069">
              <w:rPr>
                <w:rFonts w:ascii="Calibri" w:eastAsia="Times New Roman" w:hAnsi="Calibri" w:cs="Times New Roman"/>
                <w:color w:val="000000"/>
                <w:lang w:eastAsia="en-GB"/>
              </w:rPr>
              <w:t xml:space="preserve">Prior </w:t>
            </w:r>
            <w:r>
              <w:rPr>
                <w:rFonts w:ascii="Calibri" w:eastAsia="Times New Roman" w:hAnsi="Calibri" w:cs="Times New Roman"/>
                <w:color w:val="000000"/>
                <w:lang w:eastAsia="en-GB"/>
              </w:rPr>
              <w:t>f</w:t>
            </w:r>
            <w:r w:rsidRPr="00567069">
              <w:rPr>
                <w:rFonts w:ascii="Calibri" w:eastAsia="Times New Roman" w:hAnsi="Calibri" w:cs="Times New Roman"/>
                <w:color w:val="000000"/>
                <w:lang w:eastAsia="en-GB"/>
              </w:rPr>
              <w:t>racture</w:t>
            </w:r>
            <w:r>
              <w:rPr>
                <w:rFonts w:ascii="Calibri" w:eastAsia="Times New Roman" w:hAnsi="Calibri" w:cs="Times New Roman"/>
                <w:color w:val="000000"/>
                <w:lang w:eastAsia="en-GB"/>
              </w:rPr>
              <w:t xml:space="preserve"> </w:t>
            </w:r>
            <w:r>
              <w:rPr>
                <w:rFonts w:ascii="Calibri" w:eastAsia="Times New Roman" w:hAnsi="Calibri" w:cs="Times New Roman"/>
                <w:color w:val="000000"/>
                <w:vertAlign w:val="superscript"/>
                <w:lang w:eastAsia="en-GB"/>
              </w:rPr>
              <w:t>b</w:t>
            </w:r>
          </w:p>
        </w:tc>
        <w:tc>
          <w:tcPr>
            <w:tcW w:w="935" w:type="dxa"/>
            <w:shd w:val="clear" w:color="auto" w:fill="auto"/>
            <w:noWrap/>
            <w:vAlign w:val="center"/>
          </w:tcPr>
          <w:p w14:paraId="6C9BAFCB" w14:textId="3332A946" w:rsidR="00055D5C" w:rsidRPr="00B02FC4" w:rsidRDefault="00055D5C" w:rsidP="007E71F7">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99</w:t>
            </w:r>
          </w:p>
        </w:tc>
        <w:tc>
          <w:tcPr>
            <w:tcW w:w="2835" w:type="dxa"/>
            <w:gridSpan w:val="2"/>
            <w:shd w:val="clear" w:color="auto" w:fill="auto"/>
            <w:noWrap/>
            <w:vAlign w:val="center"/>
          </w:tcPr>
          <w:p w14:paraId="2BB3F91B" w14:textId="3994C171" w:rsidR="00055D5C" w:rsidRPr="00B02FC4" w:rsidRDefault="00055D5C" w:rsidP="007E71F7">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2.7</w:t>
            </w:r>
          </w:p>
        </w:tc>
        <w:tc>
          <w:tcPr>
            <w:tcW w:w="992" w:type="dxa"/>
            <w:shd w:val="clear" w:color="auto" w:fill="auto"/>
            <w:noWrap/>
            <w:vAlign w:val="center"/>
          </w:tcPr>
          <w:p w14:paraId="32684C1D" w14:textId="1ACDD752" w:rsidR="00055D5C" w:rsidRPr="00B02FC4" w:rsidRDefault="00055D5C" w:rsidP="007E71F7">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63</w:t>
            </w:r>
          </w:p>
        </w:tc>
        <w:tc>
          <w:tcPr>
            <w:tcW w:w="2693" w:type="dxa"/>
            <w:gridSpan w:val="2"/>
            <w:shd w:val="clear" w:color="auto" w:fill="auto"/>
            <w:noWrap/>
            <w:vAlign w:val="center"/>
          </w:tcPr>
          <w:p w14:paraId="663CBD10" w14:textId="65CA16B0" w:rsidR="00055D5C" w:rsidRPr="00B02FC4" w:rsidRDefault="00055D5C" w:rsidP="007E71F7">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3.6</w:t>
            </w:r>
          </w:p>
        </w:tc>
      </w:tr>
      <w:tr w:rsidR="0042677B" w:rsidRPr="00B02FC4" w14:paraId="218797E3" w14:textId="77777777" w:rsidTr="007E71F7">
        <w:trPr>
          <w:trHeight w:val="288"/>
        </w:trPr>
        <w:tc>
          <w:tcPr>
            <w:tcW w:w="3880" w:type="dxa"/>
            <w:shd w:val="clear" w:color="auto" w:fill="auto"/>
            <w:noWrap/>
            <w:vAlign w:val="center"/>
            <w:hideMark/>
          </w:tcPr>
          <w:p w14:paraId="7E9C1361" w14:textId="77777777" w:rsidR="0042677B" w:rsidRPr="00B02FC4" w:rsidRDefault="0042677B" w:rsidP="007E71F7">
            <w:pPr>
              <w:spacing w:after="0" w:line="240" w:lineRule="auto"/>
              <w:jc w:val="both"/>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Smoker</w:t>
            </w:r>
          </w:p>
        </w:tc>
        <w:tc>
          <w:tcPr>
            <w:tcW w:w="935" w:type="dxa"/>
            <w:shd w:val="clear" w:color="auto" w:fill="auto"/>
            <w:noWrap/>
            <w:vAlign w:val="center"/>
            <w:hideMark/>
          </w:tcPr>
          <w:p w14:paraId="44A05ADC"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291</w:t>
            </w:r>
          </w:p>
        </w:tc>
        <w:tc>
          <w:tcPr>
            <w:tcW w:w="2835" w:type="dxa"/>
            <w:gridSpan w:val="2"/>
            <w:shd w:val="clear" w:color="auto" w:fill="auto"/>
            <w:noWrap/>
            <w:vAlign w:val="center"/>
            <w:hideMark/>
          </w:tcPr>
          <w:p w14:paraId="56CA960B"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4.7</w:t>
            </w:r>
          </w:p>
        </w:tc>
        <w:tc>
          <w:tcPr>
            <w:tcW w:w="992" w:type="dxa"/>
            <w:shd w:val="clear" w:color="auto" w:fill="auto"/>
            <w:noWrap/>
            <w:vAlign w:val="center"/>
            <w:hideMark/>
          </w:tcPr>
          <w:p w14:paraId="34EB01F5"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290</w:t>
            </w:r>
          </w:p>
        </w:tc>
        <w:tc>
          <w:tcPr>
            <w:tcW w:w="2693" w:type="dxa"/>
            <w:gridSpan w:val="2"/>
            <w:shd w:val="clear" w:color="auto" w:fill="auto"/>
            <w:noWrap/>
            <w:vAlign w:val="center"/>
            <w:hideMark/>
          </w:tcPr>
          <w:p w14:paraId="36B6E54D"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4.6</w:t>
            </w:r>
          </w:p>
        </w:tc>
      </w:tr>
      <w:tr w:rsidR="0042677B" w:rsidRPr="00B02FC4" w14:paraId="64CECF30" w14:textId="77777777" w:rsidTr="007E71F7">
        <w:trPr>
          <w:trHeight w:val="576"/>
        </w:trPr>
        <w:tc>
          <w:tcPr>
            <w:tcW w:w="3880" w:type="dxa"/>
            <w:shd w:val="clear" w:color="auto" w:fill="auto"/>
            <w:noWrap/>
            <w:vAlign w:val="center"/>
            <w:hideMark/>
          </w:tcPr>
          <w:p w14:paraId="69DA9BEE" w14:textId="77777777" w:rsidR="0042677B" w:rsidRPr="00B02FC4" w:rsidRDefault="0042677B" w:rsidP="007E71F7">
            <w:pPr>
              <w:spacing w:after="0" w:line="240" w:lineRule="auto"/>
              <w:jc w:val="both"/>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Taken corticosteroids for more than a few weeks</w:t>
            </w:r>
          </w:p>
        </w:tc>
        <w:tc>
          <w:tcPr>
            <w:tcW w:w="935" w:type="dxa"/>
            <w:shd w:val="clear" w:color="auto" w:fill="auto"/>
            <w:noWrap/>
            <w:vAlign w:val="center"/>
            <w:hideMark/>
          </w:tcPr>
          <w:p w14:paraId="029CE9B5"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316</w:t>
            </w:r>
          </w:p>
        </w:tc>
        <w:tc>
          <w:tcPr>
            <w:tcW w:w="2835" w:type="dxa"/>
            <w:gridSpan w:val="2"/>
            <w:shd w:val="clear" w:color="auto" w:fill="auto"/>
            <w:noWrap/>
            <w:vAlign w:val="center"/>
            <w:hideMark/>
          </w:tcPr>
          <w:p w14:paraId="58BE7BFA"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5.1</w:t>
            </w:r>
          </w:p>
        </w:tc>
        <w:tc>
          <w:tcPr>
            <w:tcW w:w="992" w:type="dxa"/>
            <w:shd w:val="clear" w:color="auto" w:fill="auto"/>
            <w:noWrap/>
            <w:vAlign w:val="center"/>
            <w:hideMark/>
          </w:tcPr>
          <w:p w14:paraId="1EA6FAA5"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312</w:t>
            </w:r>
          </w:p>
        </w:tc>
        <w:tc>
          <w:tcPr>
            <w:tcW w:w="2693" w:type="dxa"/>
            <w:gridSpan w:val="2"/>
            <w:shd w:val="clear" w:color="auto" w:fill="auto"/>
            <w:noWrap/>
            <w:vAlign w:val="center"/>
            <w:hideMark/>
          </w:tcPr>
          <w:p w14:paraId="06EA47BD"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5.0</w:t>
            </w:r>
          </w:p>
        </w:tc>
      </w:tr>
      <w:tr w:rsidR="0042677B" w:rsidRPr="00B02FC4" w14:paraId="1C51B0EE" w14:textId="77777777" w:rsidTr="007E71F7">
        <w:trPr>
          <w:trHeight w:val="288"/>
        </w:trPr>
        <w:tc>
          <w:tcPr>
            <w:tcW w:w="3880" w:type="dxa"/>
            <w:shd w:val="clear" w:color="auto" w:fill="auto"/>
            <w:noWrap/>
            <w:vAlign w:val="center"/>
            <w:hideMark/>
          </w:tcPr>
          <w:p w14:paraId="6CEF40BF" w14:textId="77777777" w:rsidR="0042677B" w:rsidRPr="00B02FC4" w:rsidRDefault="0042677B" w:rsidP="007E71F7">
            <w:pPr>
              <w:spacing w:after="0" w:line="240" w:lineRule="auto"/>
              <w:jc w:val="both"/>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Rheumatoid arthritis</w:t>
            </w:r>
          </w:p>
        </w:tc>
        <w:tc>
          <w:tcPr>
            <w:tcW w:w="935" w:type="dxa"/>
            <w:shd w:val="clear" w:color="auto" w:fill="auto"/>
            <w:noWrap/>
            <w:vAlign w:val="center"/>
            <w:hideMark/>
          </w:tcPr>
          <w:p w14:paraId="3193D733"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426</w:t>
            </w:r>
          </w:p>
        </w:tc>
        <w:tc>
          <w:tcPr>
            <w:tcW w:w="2835" w:type="dxa"/>
            <w:gridSpan w:val="2"/>
            <w:shd w:val="clear" w:color="auto" w:fill="auto"/>
            <w:noWrap/>
            <w:vAlign w:val="center"/>
            <w:hideMark/>
          </w:tcPr>
          <w:p w14:paraId="0FB38417"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6.8</w:t>
            </w:r>
          </w:p>
        </w:tc>
        <w:tc>
          <w:tcPr>
            <w:tcW w:w="992" w:type="dxa"/>
            <w:shd w:val="clear" w:color="auto" w:fill="auto"/>
            <w:noWrap/>
            <w:vAlign w:val="center"/>
            <w:hideMark/>
          </w:tcPr>
          <w:p w14:paraId="74DF218C"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410</w:t>
            </w:r>
          </w:p>
        </w:tc>
        <w:tc>
          <w:tcPr>
            <w:tcW w:w="2693" w:type="dxa"/>
            <w:gridSpan w:val="2"/>
            <w:shd w:val="clear" w:color="auto" w:fill="auto"/>
            <w:noWrap/>
            <w:vAlign w:val="center"/>
            <w:hideMark/>
          </w:tcPr>
          <w:p w14:paraId="2F16E4BB"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6.6</w:t>
            </w:r>
          </w:p>
        </w:tc>
      </w:tr>
      <w:tr w:rsidR="0042677B" w:rsidRPr="00B02FC4" w14:paraId="3AA7F0B6" w14:textId="77777777" w:rsidTr="007E71F7">
        <w:trPr>
          <w:trHeight w:val="288"/>
        </w:trPr>
        <w:tc>
          <w:tcPr>
            <w:tcW w:w="3880" w:type="dxa"/>
            <w:shd w:val="clear" w:color="auto" w:fill="auto"/>
            <w:noWrap/>
            <w:vAlign w:val="center"/>
            <w:hideMark/>
          </w:tcPr>
          <w:p w14:paraId="04FD4985" w14:textId="052BB988" w:rsidR="0042677B" w:rsidRPr="00B02FC4" w:rsidRDefault="0042677B" w:rsidP="007E71F7">
            <w:pPr>
              <w:spacing w:after="0" w:line="240" w:lineRule="auto"/>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gt;</w:t>
            </w:r>
            <w:r w:rsidRPr="00B02FC4">
              <w:rPr>
                <w:rFonts w:ascii="Calibri" w:eastAsia="Times New Roman" w:hAnsi="Calibri" w:cs="Times New Roman"/>
                <w:color w:val="000000"/>
                <w:lang w:eastAsia="en-GB"/>
              </w:rPr>
              <w:t xml:space="preserve"> 3 units of alcohol a day</w:t>
            </w:r>
          </w:p>
        </w:tc>
        <w:tc>
          <w:tcPr>
            <w:tcW w:w="935" w:type="dxa"/>
            <w:shd w:val="clear" w:color="auto" w:fill="auto"/>
            <w:noWrap/>
            <w:vAlign w:val="center"/>
            <w:hideMark/>
          </w:tcPr>
          <w:p w14:paraId="03FA297E"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219</w:t>
            </w:r>
          </w:p>
        </w:tc>
        <w:tc>
          <w:tcPr>
            <w:tcW w:w="2835" w:type="dxa"/>
            <w:gridSpan w:val="2"/>
            <w:shd w:val="clear" w:color="auto" w:fill="auto"/>
            <w:noWrap/>
            <w:vAlign w:val="center"/>
            <w:hideMark/>
          </w:tcPr>
          <w:p w14:paraId="2F1686C3"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3.5</w:t>
            </w:r>
          </w:p>
        </w:tc>
        <w:tc>
          <w:tcPr>
            <w:tcW w:w="992" w:type="dxa"/>
            <w:shd w:val="clear" w:color="auto" w:fill="auto"/>
            <w:noWrap/>
            <w:vAlign w:val="center"/>
            <w:hideMark/>
          </w:tcPr>
          <w:p w14:paraId="0E3CC554"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225</w:t>
            </w:r>
          </w:p>
        </w:tc>
        <w:tc>
          <w:tcPr>
            <w:tcW w:w="2693" w:type="dxa"/>
            <w:gridSpan w:val="2"/>
            <w:shd w:val="clear" w:color="auto" w:fill="auto"/>
            <w:noWrap/>
            <w:vAlign w:val="center"/>
            <w:hideMark/>
          </w:tcPr>
          <w:p w14:paraId="4C6ADCDD"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3.6</w:t>
            </w:r>
          </w:p>
        </w:tc>
      </w:tr>
      <w:tr w:rsidR="0042677B" w:rsidRPr="00B02FC4" w14:paraId="19D06979" w14:textId="77777777" w:rsidTr="007E71F7">
        <w:trPr>
          <w:trHeight w:val="324"/>
        </w:trPr>
        <w:tc>
          <w:tcPr>
            <w:tcW w:w="3880" w:type="dxa"/>
            <w:shd w:val="clear" w:color="auto" w:fill="auto"/>
            <w:noWrap/>
            <w:vAlign w:val="center"/>
            <w:hideMark/>
          </w:tcPr>
          <w:p w14:paraId="57CA5B92" w14:textId="797940D0" w:rsidR="0042677B" w:rsidRPr="00B02FC4" w:rsidRDefault="0042677B" w:rsidP="007E71F7">
            <w:pPr>
              <w:spacing w:after="0" w:line="240" w:lineRule="auto"/>
              <w:jc w:val="both"/>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 xml:space="preserve">Risk category </w:t>
            </w:r>
            <w:r w:rsidRPr="00B02FC4">
              <w:rPr>
                <w:rFonts w:ascii="Calibri" w:eastAsia="Times New Roman" w:hAnsi="Calibri" w:cs="Times New Roman"/>
                <w:color w:val="000000"/>
                <w:vertAlign w:val="superscript"/>
                <w:lang w:eastAsia="en-GB"/>
              </w:rPr>
              <w:t>a</w:t>
            </w:r>
          </w:p>
        </w:tc>
        <w:tc>
          <w:tcPr>
            <w:tcW w:w="935" w:type="dxa"/>
            <w:shd w:val="clear" w:color="auto" w:fill="auto"/>
            <w:noWrap/>
            <w:vAlign w:val="bottom"/>
            <w:hideMark/>
          </w:tcPr>
          <w:p w14:paraId="0927C7A2" w14:textId="77777777" w:rsidR="0042677B" w:rsidRPr="00B02FC4" w:rsidRDefault="0042677B" w:rsidP="007E71F7">
            <w:pPr>
              <w:spacing w:after="0" w:line="240" w:lineRule="auto"/>
              <w:jc w:val="both"/>
              <w:rPr>
                <w:rFonts w:ascii="Calibri" w:eastAsia="Times New Roman" w:hAnsi="Calibri" w:cs="Times New Roman"/>
                <w:color w:val="000000"/>
                <w:lang w:eastAsia="en-GB"/>
              </w:rPr>
            </w:pPr>
          </w:p>
        </w:tc>
        <w:tc>
          <w:tcPr>
            <w:tcW w:w="2835" w:type="dxa"/>
            <w:gridSpan w:val="2"/>
            <w:shd w:val="clear" w:color="auto" w:fill="auto"/>
            <w:noWrap/>
            <w:vAlign w:val="bottom"/>
            <w:hideMark/>
          </w:tcPr>
          <w:p w14:paraId="5622524A" w14:textId="77777777" w:rsidR="0042677B" w:rsidRPr="00B02FC4" w:rsidRDefault="0042677B" w:rsidP="007E71F7">
            <w:pPr>
              <w:spacing w:after="0" w:line="240" w:lineRule="auto"/>
              <w:jc w:val="center"/>
              <w:rPr>
                <w:rFonts w:ascii="Times New Roman" w:eastAsia="Times New Roman" w:hAnsi="Times New Roman" w:cs="Times New Roman"/>
                <w:sz w:val="20"/>
                <w:szCs w:val="20"/>
                <w:lang w:eastAsia="en-GB"/>
              </w:rPr>
            </w:pPr>
          </w:p>
        </w:tc>
        <w:tc>
          <w:tcPr>
            <w:tcW w:w="992" w:type="dxa"/>
            <w:shd w:val="clear" w:color="auto" w:fill="auto"/>
            <w:noWrap/>
            <w:vAlign w:val="bottom"/>
            <w:hideMark/>
          </w:tcPr>
          <w:p w14:paraId="7DBBC2D0" w14:textId="77777777" w:rsidR="0042677B" w:rsidRPr="00B02FC4" w:rsidRDefault="0042677B" w:rsidP="007E71F7">
            <w:pPr>
              <w:spacing w:after="0" w:line="240" w:lineRule="auto"/>
              <w:jc w:val="center"/>
              <w:rPr>
                <w:rFonts w:ascii="Times New Roman" w:eastAsia="Times New Roman" w:hAnsi="Times New Roman" w:cs="Times New Roman"/>
                <w:sz w:val="20"/>
                <w:szCs w:val="20"/>
                <w:lang w:eastAsia="en-GB"/>
              </w:rPr>
            </w:pPr>
          </w:p>
        </w:tc>
        <w:tc>
          <w:tcPr>
            <w:tcW w:w="2693" w:type="dxa"/>
            <w:gridSpan w:val="2"/>
            <w:shd w:val="clear" w:color="auto" w:fill="auto"/>
            <w:noWrap/>
            <w:vAlign w:val="bottom"/>
            <w:hideMark/>
          </w:tcPr>
          <w:p w14:paraId="272D8EEA" w14:textId="77777777" w:rsidR="0042677B" w:rsidRPr="00B02FC4" w:rsidRDefault="0042677B" w:rsidP="007E71F7">
            <w:pPr>
              <w:spacing w:after="0" w:line="240" w:lineRule="auto"/>
              <w:jc w:val="center"/>
              <w:rPr>
                <w:rFonts w:ascii="Times New Roman" w:eastAsia="Times New Roman" w:hAnsi="Times New Roman" w:cs="Times New Roman"/>
                <w:sz w:val="20"/>
                <w:szCs w:val="20"/>
                <w:lang w:eastAsia="en-GB"/>
              </w:rPr>
            </w:pPr>
          </w:p>
        </w:tc>
      </w:tr>
      <w:tr w:rsidR="0042677B" w:rsidRPr="00B02FC4" w14:paraId="7C1185BE" w14:textId="77777777" w:rsidTr="007E71F7">
        <w:trPr>
          <w:trHeight w:val="288"/>
        </w:trPr>
        <w:tc>
          <w:tcPr>
            <w:tcW w:w="3880" w:type="dxa"/>
            <w:shd w:val="clear" w:color="auto" w:fill="auto"/>
            <w:noWrap/>
            <w:vAlign w:val="center"/>
            <w:hideMark/>
          </w:tcPr>
          <w:p w14:paraId="6B6AFEDA" w14:textId="77777777" w:rsidR="0042677B" w:rsidRPr="00B02FC4" w:rsidRDefault="0042677B" w:rsidP="007E71F7">
            <w:pPr>
              <w:spacing w:after="0" w:line="240" w:lineRule="auto"/>
              <w:jc w:val="both"/>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Low</w:t>
            </w:r>
          </w:p>
        </w:tc>
        <w:tc>
          <w:tcPr>
            <w:tcW w:w="935" w:type="dxa"/>
            <w:shd w:val="clear" w:color="auto" w:fill="auto"/>
            <w:noWrap/>
            <w:vAlign w:val="bottom"/>
            <w:hideMark/>
          </w:tcPr>
          <w:p w14:paraId="02BFDE5F"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5342</w:t>
            </w:r>
          </w:p>
        </w:tc>
        <w:tc>
          <w:tcPr>
            <w:tcW w:w="2835" w:type="dxa"/>
            <w:gridSpan w:val="2"/>
            <w:shd w:val="clear" w:color="auto" w:fill="auto"/>
            <w:noWrap/>
            <w:vAlign w:val="center"/>
            <w:hideMark/>
          </w:tcPr>
          <w:p w14:paraId="15C288A7"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85.7</w:t>
            </w:r>
          </w:p>
        </w:tc>
        <w:tc>
          <w:tcPr>
            <w:tcW w:w="992" w:type="dxa"/>
            <w:shd w:val="clear" w:color="auto" w:fill="auto"/>
            <w:noWrap/>
            <w:vAlign w:val="bottom"/>
            <w:hideMark/>
          </w:tcPr>
          <w:p w14:paraId="6301339A"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w:t>
            </w:r>
          </w:p>
        </w:tc>
        <w:tc>
          <w:tcPr>
            <w:tcW w:w="2693" w:type="dxa"/>
            <w:gridSpan w:val="2"/>
            <w:shd w:val="clear" w:color="auto" w:fill="auto"/>
            <w:noWrap/>
            <w:vAlign w:val="center"/>
            <w:hideMark/>
          </w:tcPr>
          <w:p w14:paraId="40258FFC"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w:t>
            </w:r>
          </w:p>
        </w:tc>
      </w:tr>
      <w:tr w:rsidR="0042677B" w:rsidRPr="00B02FC4" w14:paraId="30C6FBFB" w14:textId="77777777" w:rsidTr="007E71F7">
        <w:trPr>
          <w:trHeight w:val="288"/>
        </w:trPr>
        <w:tc>
          <w:tcPr>
            <w:tcW w:w="3880" w:type="dxa"/>
            <w:tcBorders>
              <w:bottom w:val="single" w:sz="4" w:space="0" w:color="auto"/>
            </w:tcBorders>
            <w:shd w:val="clear" w:color="auto" w:fill="auto"/>
            <w:noWrap/>
            <w:vAlign w:val="center"/>
            <w:hideMark/>
          </w:tcPr>
          <w:p w14:paraId="4744CA00" w14:textId="77777777" w:rsidR="0042677B" w:rsidRPr="00B02FC4" w:rsidRDefault="0042677B" w:rsidP="007E71F7">
            <w:pPr>
              <w:spacing w:after="0" w:line="240" w:lineRule="auto"/>
              <w:jc w:val="both"/>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High</w:t>
            </w:r>
          </w:p>
        </w:tc>
        <w:tc>
          <w:tcPr>
            <w:tcW w:w="935" w:type="dxa"/>
            <w:tcBorders>
              <w:bottom w:val="single" w:sz="4" w:space="0" w:color="auto"/>
            </w:tcBorders>
            <w:shd w:val="clear" w:color="auto" w:fill="auto"/>
            <w:noWrap/>
            <w:vAlign w:val="center"/>
            <w:hideMark/>
          </w:tcPr>
          <w:p w14:paraId="35064522"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891</w:t>
            </w:r>
          </w:p>
        </w:tc>
        <w:tc>
          <w:tcPr>
            <w:tcW w:w="2835" w:type="dxa"/>
            <w:gridSpan w:val="2"/>
            <w:tcBorders>
              <w:bottom w:val="single" w:sz="4" w:space="0" w:color="auto"/>
            </w:tcBorders>
            <w:shd w:val="clear" w:color="auto" w:fill="auto"/>
            <w:noWrap/>
            <w:vAlign w:val="center"/>
            <w:hideMark/>
          </w:tcPr>
          <w:p w14:paraId="4C96E8BE"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14.3</w:t>
            </w:r>
          </w:p>
        </w:tc>
        <w:tc>
          <w:tcPr>
            <w:tcW w:w="992" w:type="dxa"/>
            <w:tcBorders>
              <w:bottom w:val="single" w:sz="4" w:space="0" w:color="auto"/>
            </w:tcBorders>
            <w:shd w:val="clear" w:color="auto" w:fill="auto"/>
            <w:noWrap/>
            <w:vAlign w:val="center"/>
            <w:hideMark/>
          </w:tcPr>
          <w:p w14:paraId="546B8E20"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w:t>
            </w:r>
          </w:p>
        </w:tc>
        <w:tc>
          <w:tcPr>
            <w:tcW w:w="2693" w:type="dxa"/>
            <w:gridSpan w:val="2"/>
            <w:tcBorders>
              <w:bottom w:val="single" w:sz="4" w:space="0" w:color="auto"/>
            </w:tcBorders>
            <w:shd w:val="clear" w:color="auto" w:fill="auto"/>
            <w:noWrap/>
            <w:vAlign w:val="center"/>
            <w:hideMark/>
          </w:tcPr>
          <w:p w14:paraId="3D3837F1" w14:textId="77777777" w:rsidR="0042677B" w:rsidRPr="00B02FC4" w:rsidRDefault="0042677B" w:rsidP="007E71F7">
            <w:pPr>
              <w:spacing w:after="0" w:line="240" w:lineRule="auto"/>
              <w:jc w:val="center"/>
              <w:rPr>
                <w:rFonts w:ascii="Calibri" w:eastAsia="Times New Roman" w:hAnsi="Calibri" w:cs="Times New Roman"/>
                <w:color w:val="000000"/>
                <w:lang w:eastAsia="en-GB"/>
              </w:rPr>
            </w:pPr>
            <w:r w:rsidRPr="00B02FC4">
              <w:rPr>
                <w:rFonts w:ascii="Calibri" w:eastAsia="Times New Roman" w:hAnsi="Calibri" w:cs="Times New Roman"/>
                <w:color w:val="000000"/>
                <w:lang w:eastAsia="en-GB"/>
              </w:rPr>
              <w:t>-</w:t>
            </w:r>
          </w:p>
        </w:tc>
      </w:tr>
    </w:tbl>
    <w:p w14:paraId="0C99275F" w14:textId="725FDAE7" w:rsidR="00856223" w:rsidRDefault="008532F9" w:rsidP="00713104">
      <w:pPr>
        <w:tabs>
          <w:tab w:val="center" w:pos="4513"/>
        </w:tabs>
        <w:spacing w:after="120" w:line="240" w:lineRule="auto"/>
        <w:jc w:val="both"/>
        <w:rPr>
          <w:sz w:val="18"/>
        </w:rPr>
      </w:pPr>
      <w:r w:rsidRPr="00713104">
        <w:rPr>
          <w:sz w:val="18"/>
          <w:vertAlign w:val="superscript"/>
        </w:rPr>
        <w:t>a</w:t>
      </w:r>
      <w:r w:rsidRPr="00713104">
        <w:rPr>
          <w:sz w:val="18"/>
        </w:rPr>
        <w:t xml:space="preserve"> Risk categorisation</w:t>
      </w:r>
      <w:r w:rsidR="007E71F7" w:rsidRPr="00713104">
        <w:rPr>
          <w:sz w:val="18"/>
        </w:rPr>
        <w:t xml:space="preserve"> undertaken</w:t>
      </w:r>
      <w:r w:rsidRPr="00713104">
        <w:rPr>
          <w:sz w:val="18"/>
        </w:rPr>
        <w:t xml:space="preserve"> in </w:t>
      </w:r>
      <w:r w:rsidR="007E71F7" w:rsidRPr="00713104">
        <w:rPr>
          <w:sz w:val="18"/>
        </w:rPr>
        <w:t>intervention</w:t>
      </w:r>
      <w:r w:rsidRPr="00713104">
        <w:rPr>
          <w:sz w:val="18"/>
        </w:rPr>
        <w:t xml:space="preserve"> arm only</w:t>
      </w:r>
      <w:r w:rsidR="00055D5C" w:rsidRPr="00713104">
        <w:rPr>
          <w:sz w:val="18"/>
        </w:rPr>
        <w:t>;</w:t>
      </w:r>
      <w:r w:rsidR="00856223" w:rsidRPr="00713104">
        <w:rPr>
          <w:sz w:val="18"/>
        </w:rPr>
        <w:t xml:space="preserve"> FRAX</w:t>
      </w:r>
      <w:r w:rsidR="00713104">
        <w:t>®</w:t>
      </w:r>
      <w:r w:rsidR="00856223" w:rsidRPr="00713104">
        <w:rPr>
          <w:sz w:val="18"/>
        </w:rPr>
        <w:t xml:space="preserve"> high risk threshold 70-74 years 5.24%, 75-79 years 6.87%, 80-84 years 8.52%, 85 years 8.99%</w:t>
      </w:r>
    </w:p>
    <w:p w14:paraId="587FFC3E" w14:textId="6A88175A" w:rsidR="008532F9" w:rsidRPr="00713104" w:rsidRDefault="00055D5C" w:rsidP="00713104">
      <w:pPr>
        <w:tabs>
          <w:tab w:val="center" w:pos="4513"/>
        </w:tabs>
        <w:spacing w:after="120" w:line="240" w:lineRule="auto"/>
        <w:jc w:val="both"/>
        <w:rPr>
          <w:sz w:val="18"/>
        </w:rPr>
      </w:pPr>
      <w:r w:rsidRPr="00713104">
        <w:rPr>
          <w:sz w:val="18"/>
        </w:rPr>
        <w:t xml:space="preserve"> </w:t>
      </w:r>
      <w:r w:rsidRPr="00713104">
        <w:rPr>
          <w:sz w:val="18"/>
          <w:vertAlign w:val="superscript"/>
        </w:rPr>
        <w:t>b</w:t>
      </w:r>
      <w:r w:rsidRPr="00713104">
        <w:rPr>
          <w:sz w:val="18"/>
        </w:rPr>
        <w:t xml:space="preserve"> Broken bone since age of 50 years</w:t>
      </w:r>
      <w:r w:rsidR="008532F9" w:rsidRPr="00713104">
        <w:rPr>
          <w:sz w:val="18"/>
        </w:rPr>
        <w:tab/>
      </w:r>
    </w:p>
    <w:p w14:paraId="40FCB036" w14:textId="77777777" w:rsidR="008532F9" w:rsidRPr="00465D5C" w:rsidRDefault="008532F9" w:rsidP="008532F9">
      <w:pPr>
        <w:spacing w:after="120" w:line="360" w:lineRule="auto"/>
        <w:jc w:val="both"/>
        <w:rPr>
          <w:b/>
        </w:rPr>
      </w:pPr>
    </w:p>
    <w:p w14:paraId="3900F1B7" w14:textId="77777777" w:rsidR="008532F9" w:rsidRPr="00465D5C" w:rsidRDefault="008532F9" w:rsidP="008532F9">
      <w:pPr>
        <w:spacing w:after="120" w:line="360" w:lineRule="auto"/>
        <w:jc w:val="both"/>
        <w:rPr>
          <w:b/>
        </w:rPr>
      </w:pPr>
    </w:p>
    <w:p w14:paraId="7445DB1C" w14:textId="77777777" w:rsidR="008532F9" w:rsidRPr="00465D5C" w:rsidRDefault="008532F9" w:rsidP="008532F9">
      <w:pPr>
        <w:spacing w:after="120" w:line="360" w:lineRule="auto"/>
        <w:jc w:val="both"/>
        <w:rPr>
          <w:b/>
        </w:rPr>
      </w:pPr>
    </w:p>
    <w:p w14:paraId="02F23E0B" w14:textId="77777777" w:rsidR="008B4F89" w:rsidRDefault="008B4F89">
      <w:pPr>
        <w:rPr>
          <w:b/>
        </w:rPr>
      </w:pPr>
    </w:p>
    <w:p w14:paraId="3C738EE2" w14:textId="7D1F1C20" w:rsidR="00C21077" w:rsidRPr="00465D5C" w:rsidRDefault="0057215B" w:rsidP="00567069">
      <w:pPr>
        <w:spacing w:after="120" w:line="360" w:lineRule="auto"/>
        <w:jc w:val="both"/>
        <w:rPr>
          <w:b/>
        </w:rPr>
      </w:pPr>
      <w:r w:rsidRPr="005023B0">
        <w:rPr>
          <w:b/>
        </w:rPr>
        <w:t>Table 2</w:t>
      </w:r>
      <w:r w:rsidR="00287FEF" w:rsidRPr="005023B0">
        <w:rPr>
          <w:b/>
        </w:rPr>
        <w:t xml:space="preserve">: </w:t>
      </w:r>
      <w:r w:rsidR="00055D5C" w:rsidRPr="005023B0">
        <w:t xml:space="preserve">Univariate </w:t>
      </w:r>
      <w:r w:rsidR="00287FEF" w:rsidRPr="005023B0">
        <w:t xml:space="preserve">associations between </w:t>
      </w:r>
      <w:r w:rsidR="00E30627" w:rsidRPr="005023B0">
        <w:t xml:space="preserve">participant characteristics </w:t>
      </w:r>
      <w:r w:rsidR="00061F17" w:rsidRPr="005023B0">
        <w:t xml:space="preserve">(at baseline) </w:t>
      </w:r>
      <w:r w:rsidR="00E30627" w:rsidRPr="005023B0">
        <w:t>and</w:t>
      </w:r>
      <w:r w:rsidR="00B075A3" w:rsidRPr="005023B0">
        <w:t xml:space="preserve"> </w:t>
      </w:r>
      <w:r w:rsidR="00E30627" w:rsidRPr="005023B0">
        <w:t xml:space="preserve">adherence </w:t>
      </w:r>
      <w:r w:rsidR="00385465" w:rsidRPr="005023B0">
        <w:t xml:space="preserve">to </w:t>
      </w:r>
      <w:r w:rsidR="005023B0" w:rsidRPr="005023B0">
        <w:t xml:space="preserve">anti-osteoporosis medication (AOM) </w:t>
      </w:r>
      <w:r w:rsidR="00C8536F" w:rsidRPr="005023B0">
        <w:t>o</w:t>
      </w:r>
      <w:r w:rsidR="00B075A3" w:rsidRPr="005023B0">
        <w:t>ver the 5 year follow-up period (</w:t>
      </w:r>
      <w:r w:rsidR="00686121">
        <w:t>L</w:t>
      </w:r>
      <w:r w:rsidR="00B075A3" w:rsidRPr="005023B0">
        <w:t>ogistic regression).</w:t>
      </w:r>
    </w:p>
    <w:p w14:paraId="492D61F5" w14:textId="3AFD1C13" w:rsidR="00F668D3" w:rsidRDefault="00F668D3" w:rsidP="00713104">
      <w:pPr>
        <w:spacing w:after="120" w:line="360" w:lineRule="auto"/>
        <w:rPr>
          <w:rFonts w:ascii="Calibri" w:eastAsia="Times New Roman" w:hAnsi="Calibri" w:cs="Calibri"/>
          <w:color w:val="000000"/>
          <w:lang w:eastAsia="en-GB"/>
        </w:rPr>
      </w:pPr>
    </w:p>
    <w:p w14:paraId="264D9A69" w14:textId="77777777" w:rsidR="00A36DAE" w:rsidRDefault="00A36DAE" w:rsidP="00713104">
      <w:pPr>
        <w:spacing w:after="120" w:line="360" w:lineRule="auto"/>
        <w:rPr>
          <w:rFonts w:ascii="Calibri" w:eastAsia="Times New Roman" w:hAnsi="Calibri" w:cs="Calibri"/>
          <w:color w:val="000000"/>
          <w:lang w:eastAsia="en-GB"/>
        </w:rPr>
      </w:pPr>
    </w:p>
    <w:tbl>
      <w:tblPr>
        <w:tblW w:w="7513" w:type="dxa"/>
        <w:tblLayout w:type="fixed"/>
        <w:tblLook w:val="04A0" w:firstRow="1" w:lastRow="0" w:firstColumn="1" w:lastColumn="0" w:noHBand="0" w:noVBand="1"/>
      </w:tblPr>
      <w:tblGrid>
        <w:gridCol w:w="3828"/>
        <w:gridCol w:w="1090"/>
        <w:gridCol w:w="1319"/>
        <w:gridCol w:w="1276"/>
      </w:tblGrid>
      <w:tr w:rsidR="00A36DAE" w:rsidRPr="00A36DAE" w14:paraId="42BF1F07" w14:textId="77777777" w:rsidTr="00713104">
        <w:trPr>
          <w:trHeight w:val="300"/>
        </w:trPr>
        <w:tc>
          <w:tcPr>
            <w:tcW w:w="3828" w:type="dxa"/>
            <w:tcBorders>
              <w:top w:val="single" w:sz="4" w:space="0" w:color="auto"/>
              <w:left w:val="nil"/>
              <w:bottom w:val="nil"/>
              <w:right w:val="nil"/>
            </w:tcBorders>
            <w:shd w:val="clear" w:color="auto" w:fill="auto"/>
            <w:noWrap/>
            <w:vAlign w:val="bottom"/>
            <w:hideMark/>
          </w:tcPr>
          <w:p w14:paraId="6F57EC9C" w14:textId="77777777" w:rsidR="00A36DAE" w:rsidRPr="00A36DAE" w:rsidRDefault="00A36DAE" w:rsidP="00A36DAE">
            <w:pPr>
              <w:spacing w:after="0" w:line="240" w:lineRule="auto"/>
              <w:rPr>
                <w:rFonts w:ascii="Calibri" w:eastAsia="Times New Roman" w:hAnsi="Calibri" w:cs="Calibri"/>
                <w:color w:val="000000"/>
                <w:lang w:eastAsia="en-GB"/>
              </w:rPr>
            </w:pPr>
            <w:r w:rsidRPr="00A36DAE">
              <w:rPr>
                <w:rFonts w:ascii="Calibri" w:eastAsia="Times New Roman" w:hAnsi="Calibri" w:cs="Calibri"/>
                <w:color w:val="000000"/>
                <w:lang w:eastAsia="en-GB"/>
              </w:rPr>
              <w:t> </w:t>
            </w:r>
          </w:p>
        </w:tc>
        <w:tc>
          <w:tcPr>
            <w:tcW w:w="3685" w:type="dxa"/>
            <w:gridSpan w:val="3"/>
            <w:tcBorders>
              <w:top w:val="single" w:sz="4" w:space="0" w:color="auto"/>
              <w:left w:val="nil"/>
              <w:bottom w:val="nil"/>
              <w:right w:val="nil"/>
            </w:tcBorders>
            <w:shd w:val="clear" w:color="auto" w:fill="auto"/>
            <w:vAlign w:val="center"/>
            <w:hideMark/>
          </w:tcPr>
          <w:p w14:paraId="1B1D0114" w14:textId="77777777" w:rsidR="00A36DAE" w:rsidRPr="00A36DAE" w:rsidRDefault="00A36DAE" w:rsidP="00A36DAE">
            <w:pPr>
              <w:spacing w:after="0" w:line="240" w:lineRule="auto"/>
              <w:jc w:val="center"/>
              <w:rPr>
                <w:rFonts w:ascii="Calibri" w:eastAsia="Times New Roman" w:hAnsi="Calibri" w:cs="Calibri"/>
                <w:b/>
                <w:bCs/>
                <w:color w:val="000000"/>
                <w:lang w:eastAsia="en-GB"/>
              </w:rPr>
            </w:pPr>
            <w:r w:rsidRPr="00A36DAE">
              <w:rPr>
                <w:rFonts w:ascii="Calibri" w:eastAsia="Times New Roman" w:hAnsi="Calibri" w:cs="Calibri"/>
                <w:b/>
                <w:bCs/>
                <w:color w:val="000000"/>
                <w:lang w:eastAsia="en-GB"/>
              </w:rPr>
              <w:t>Adherence during follow-up</w:t>
            </w:r>
          </w:p>
        </w:tc>
      </w:tr>
      <w:tr w:rsidR="00A36DAE" w:rsidRPr="00A36DAE" w14:paraId="1A6E60D2" w14:textId="77777777" w:rsidTr="00713104">
        <w:trPr>
          <w:trHeight w:val="580"/>
        </w:trPr>
        <w:tc>
          <w:tcPr>
            <w:tcW w:w="3828" w:type="dxa"/>
            <w:tcBorders>
              <w:top w:val="nil"/>
              <w:left w:val="nil"/>
              <w:bottom w:val="single" w:sz="4" w:space="0" w:color="auto"/>
              <w:right w:val="nil"/>
            </w:tcBorders>
            <w:shd w:val="clear" w:color="auto" w:fill="auto"/>
            <w:noWrap/>
            <w:vAlign w:val="bottom"/>
            <w:hideMark/>
          </w:tcPr>
          <w:p w14:paraId="39162350" w14:textId="77777777" w:rsidR="00A36DAE" w:rsidRPr="00A36DAE" w:rsidRDefault="00A36DAE" w:rsidP="00A36DAE">
            <w:pPr>
              <w:spacing w:after="0" w:line="240" w:lineRule="auto"/>
              <w:rPr>
                <w:rFonts w:ascii="Calibri" w:eastAsia="Times New Roman" w:hAnsi="Calibri" w:cs="Calibri"/>
                <w:color w:val="000000"/>
                <w:lang w:eastAsia="en-GB"/>
              </w:rPr>
            </w:pPr>
            <w:r w:rsidRPr="00A36DAE">
              <w:rPr>
                <w:rFonts w:ascii="Calibri" w:eastAsia="Times New Roman" w:hAnsi="Calibri" w:cs="Calibri"/>
                <w:color w:val="000000"/>
                <w:lang w:eastAsia="en-GB"/>
              </w:rPr>
              <w:t> </w:t>
            </w:r>
          </w:p>
        </w:tc>
        <w:tc>
          <w:tcPr>
            <w:tcW w:w="1090" w:type="dxa"/>
            <w:tcBorders>
              <w:top w:val="nil"/>
              <w:left w:val="nil"/>
              <w:bottom w:val="single" w:sz="4" w:space="0" w:color="auto"/>
              <w:right w:val="nil"/>
            </w:tcBorders>
            <w:shd w:val="clear" w:color="auto" w:fill="auto"/>
            <w:vAlign w:val="center"/>
            <w:hideMark/>
          </w:tcPr>
          <w:p w14:paraId="215590C0" w14:textId="77777777" w:rsidR="00A36DAE" w:rsidRPr="00A36DAE" w:rsidRDefault="00A36DAE" w:rsidP="00A36DAE">
            <w:pPr>
              <w:spacing w:after="0" w:line="240" w:lineRule="auto"/>
              <w:jc w:val="center"/>
              <w:rPr>
                <w:rFonts w:ascii="Calibri" w:eastAsia="Times New Roman" w:hAnsi="Calibri" w:cs="Calibri"/>
                <w:b/>
                <w:bCs/>
                <w:color w:val="000000"/>
                <w:lang w:eastAsia="en-GB"/>
              </w:rPr>
            </w:pPr>
            <w:r w:rsidRPr="00A36DAE">
              <w:rPr>
                <w:rFonts w:ascii="Calibri" w:eastAsia="Times New Roman" w:hAnsi="Calibri" w:cs="Calibri"/>
                <w:b/>
                <w:bCs/>
                <w:color w:val="000000"/>
                <w:lang w:eastAsia="en-GB"/>
              </w:rPr>
              <w:t>Odds ratio</w:t>
            </w:r>
          </w:p>
        </w:tc>
        <w:tc>
          <w:tcPr>
            <w:tcW w:w="1319" w:type="dxa"/>
            <w:tcBorders>
              <w:top w:val="nil"/>
              <w:left w:val="nil"/>
              <w:bottom w:val="single" w:sz="4" w:space="0" w:color="auto"/>
              <w:right w:val="nil"/>
            </w:tcBorders>
            <w:shd w:val="clear" w:color="auto" w:fill="auto"/>
            <w:vAlign w:val="center"/>
            <w:hideMark/>
          </w:tcPr>
          <w:p w14:paraId="6A9EE3AC" w14:textId="77777777" w:rsidR="00A36DAE" w:rsidRPr="00A36DAE" w:rsidRDefault="00A36DAE" w:rsidP="00A36DAE">
            <w:pPr>
              <w:spacing w:after="0" w:line="240" w:lineRule="auto"/>
              <w:jc w:val="center"/>
              <w:rPr>
                <w:rFonts w:ascii="Calibri" w:eastAsia="Times New Roman" w:hAnsi="Calibri" w:cs="Calibri"/>
                <w:b/>
                <w:bCs/>
                <w:color w:val="000000"/>
                <w:lang w:eastAsia="en-GB"/>
              </w:rPr>
            </w:pPr>
            <w:r w:rsidRPr="00A36DAE">
              <w:rPr>
                <w:rFonts w:ascii="Calibri" w:eastAsia="Times New Roman" w:hAnsi="Calibri" w:cs="Calibri"/>
                <w:b/>
                <w:bCs/>
                <w:color w:val="000000"/>
                <w:lang w:eastAsia="en-GB"/>
              </w:rPr>
              <w:t>95% CI</w:t>
            </w:r>
          </w:p>
        </w:tc>
        <w:tc>
          <w:tcPr>
            <w:tcW w:w="1276" w:type="dxa"/>
            <w:tcBorders>
              <w:top w:val="nil"/>
              <w:left w:val="nil"/>
              <w:bottom w:val="single" w:sz="4" w:space="0" w:color="auto"/>
              <w:right w:val="nil"/>
            </w:tcBorders>
            <w:shd w:val="clear" w:color="auto" w:fill="auto"/>
            <w:vAlign w:val="center"/>
            <w:hideMark/>
          </w:tcPr>
          <w:p w14:paraId="6C913A16" w14:textId="77777777" w:rsidR="00A36DAE" w:rsidRPr="00A36DAE" w:rsidRDefault="00A36DAE" w:rsidP="00A36DAE">
            <w:pPr>
              <w:spacing w:after="0" w:line="240" w:lineRule="auto"/>
              <w:jc w:val="center"/>
              <w:rPr>
                <w:rFonts w:ascii="Calibri" w:eastAsia="Times New Roman" w:hAnsi="Calibri" w:cs="Calibri"/>
                <w:b/>
                <w:bCs/>
                <w:color w:val="000000"/>
                <w:lang w:eastAsia="en-GB"/>
              </w:rPr>
            </w:pPr>
            <w:r w:rsidRPr="00A36DAE">
              <w:rPr>
                <w:rFonts w:ascii="Calibri" w:eastAsia="Times New Roman" w:hAnsi="Calibri" w:cs="Calibri"/>
                <w:b/>
                <w:bCs/>
                <w:color w:val="000000"/>
                <w:lang w:eastAsia="en-GB"/>
              </w:rPr>
              <w:t>p-value</w:t>
            </w:r>
          </w:p>
        </w:tc>
      </w:tr>
      <w:tr w:rsidR="00A36DAE" w:rsidRPr="00A36DAE" w14:paraId="0DEEB5C3" w14:textId="77777777" w:rsidTr="00713104">
        <w:trPr>
          <w:trHeight w:val="290"/>
        </w:trPr>
        <w:tc>
          <w:tcPr>
            <w:tcW w:w="3828" w:type="dxa"/>
            <w:tcBorders>
              <w:top w:val="nil"/>
              <w:left w:val="nil"/>
              <w:bottom w:val="nil"/>
              <w:right w:val="nil"/>
            </w:tcBorders>
            <w:shd w:val="clear" w:color="auto" w:fill="auto"/>
            <w:noWrap/>
            <w:vAlign w:val="center"/>
            <w:hideMark/>
          </w:tcPr>
          <w:p w14:paraId="17851176" w14:textId="0F663327" w:rsidR="00A36DAE" w:rsidRPr="00713104" w:rsidRDefault="00A36DAE" w:rsidP="00A36DAE">
            <w:pPr>
              <w:spacing w:after="0" w:line="240" w:lineRule="auto"/>
              <w:rPr>
                <w:rFonts w:ascii="Calibri" w:eastAsia="Times New Roman" w:hAnsi="Calibri" w:cs="Calibri"/>
                <w:color w:val="000000"/>
                <w:vertAlign w:val="superscript"/>
                <w:lang w:eastAsia="en-GB"/>
              </w:rPr>
            </w:pPr>
            <w:r w:rsidRPr="00A36DAE">
              <w:rPr>
                <w:rFonts w:ascii="Calibri" w:eastAsia="Times New Roman" w:hAnsi="Calibri" w:cs="Calibri"/>
                <w:color w:val="000000"/>
                <w:lang w:eastAsia="en-GB"/>
              </w:rPr>
              <w:t>Age (years)</w:t>
            </w:r>
            <w:r w:rsidR="00FD060F">
              <w:rPr>
                <w:rFonts w:ascii="Calibri" w:eastAsia="Times New Roman" w:hAnsi="Calibri" w:cs="Calibri"/>
                <w:color w:val="000000"/>
                <w:vertAlign w:val="superscript"/>
                <w:lang w:eastAsia="en-GB"/>
              </w:rPr>
              <w:t>a</w:t>
            </w:r>
          </w:p>
        </w:tc>
        <w:tc>
          <w:tcPr>
            <w:tcW w:w="1090" w:type="dxa"/>
            <w:tcBorders>
              <w:top w:val="nil"/>
              <w:left w:val="nil"/>
              <w:bottom w:val="nil"/>
              <w:right w:val="nil"/>
            </w:tcBorders>
            <w:shd w:val="clear" w:color="auto" w:fill="auto"/>
            <w:noWrap/>
            <w:vAlign w:val="bottom"/>
            <w:hideMark/>
          </w:tcPr>
          <w:p w14:paraId="66FBA60B"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96</w:t>
            </w:r>
          </w:p>
        </w:tc>
        <w:tc>
          <w:tcPr>
            <w:tcW w:w="1319" w:type="dxa"/>
            <w:tcBorders>
              <w:top w:val="nil"/>
              <w:left w:val="nil"/>
              <w:bottom w:val="nil"/>
              <w:right w:val="nil"/>
            </w:tcBorders>
            <w:shd w:val="clear" w:color="auto" w:fill="auto"/>
            <w:noWrap/>
            <w:vAlign w:val="bottom"/>
            <w:hideMark/>
          </w:tcPr>
          <w:p w14:paraId="5F1DED74"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93,0.99)</w:t>
            </w:r>
          </w:p>
        </w:tc>
        <w:tc>
          <w:tcPr>
            <w:tcW w:w="1276" w:type="dxa"/>
            <w:tcBorders>
              <w:top w:val="nil"/>
              <w:left w:val="nil"/>
              <w:bottom w:val="nil"/>
              <w:right w:val="nil"/>
            </w:tcBorders>
            <w:shd w:val="clear" w:color="auto" w:fill="auto"/>
            <w:noWrap/>
            <w:vAlign w:val="bottom"/>
            <w:hideMark/>
          </w:tcPr>
          <w:p w14:paraId="1A2B65D7"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01</w:t>
            </w:r>
          </w:p>
        </w:tc>
      </w:tr>
      <w:tr w:rsidR="00A36DAE" w:rsidRPr="00A36DAE" w14:paraId="46BE2783" w14:textId="77777777" w:rsidTr="00713104">
        <w:trPr>
          <w:trHeight w:val="290"/>
        </w:trPr>
        <w:tc>
          <w:tcPr>
            <w:tcW w:w="3828" w:type="dxa"/>
            <w:tcBorders>
              <w:top w:val="nil"/>
              <w:left w:val="nil"/>
              <w:bottom w:val="nil"/>
              <w:right w:val="nil"/>
            </w:tcBorders>
            <w:shd w:val="clear" w:color="auto" w:fill="auto"/>
            <w:noWrap/>
            <w:vAlign w:val="center"/>
            <w:hideMark/>
          </w:tcPr>
          <w:p w14:paraId="19BFA65A" w14:textId="151198F2" w:rsidR="00A36DAE" w:rsidRPr="00713104" w:rsidRDefault="00A36DAE" w:rsidP="00A36DAE">
            <w:pPr>
              <w:spacing w:after="0" w:line="240" w:lineRule="auto"/>
              <w:rPr>
                <w:rFonts w:ascii="Calibri" w:eastAsia="Times New Roman" w:hAnsi="Calibri" w:cs="Calibri"/>
                <w:color w:val="000000"/>
                <w:vertAlign w:val="superscript"/>
                <w:lang w:eastAsia="en-GB"/>
              </w:rPr>
            </w:pPr>
            <w:r w:rsidRPr="00A36DAE">
              <w:rPr>
                <w:rFonts w:ascii="Calibri" w:eastAsia="Times New Roman" w:hAnsi="Calibri" w:cs="Calibri"/>
                <w:color w:val="000000"/>
                <w:lang w:eastAsia="en-GB"/>
              </w:rPr>
              <w:t>Weight [log(kg)]</w:t>
            </w:r>
            <w:r w:rsidR="00FD060F">
              <w:rPr>
                <w:rFonts w:ascii="Calibri" w:eastAsia="Times New Roman" w:hAnsi="Calibri" w:cs="Calibri"/>
                <w:color w:val="000000"/>
                <w:vertAlign w:val="superscript"/>
                <w:lang w:eastAsia="en-GB"/>
              </w:rPr>
              <w:t>b</w:t>
            </w:r>
          </w:p>
        </w:tc>
        <w:tc>
          <w:tcPr>
            <w:tcW w:w="1090" w:type="dxa"/>
            <w:tcBorders>
              <w:top w:val="nil"/>
              <w:left w:val="nil"/>
              <w:bottom w:val="nil"/>
              <w:right w:val="nil"/>
            </w:tcBorders>
            <w:shd w:val="clear" w:color="auto" w:fill="auto"/>
            <w:noWrap/>
            <w:vAlign w:val="bottom"/>
            <w:hideMark/>
          </w:tcPr>
          <w:p w14:paraId="685D7A1F"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1.15</w:t>
            </w:r>
          </w:p>
        </w:tc>
        <w:tc>
          <w:tcPr>
            <w:tcW w:w="1319" w:type="dxa"/>
            <w:tcBorders>
              <w:top w:val="nil"/>
              <w:left w:val="nil"/>
              <w:bottom w:val="nil"/>
              <w:right w:val="nil"/>
            </w:tcBorders>
            <w:shd w:val="clear" w:color="auto" w:fill="auto"/>
            <w:noWrap/>
            <w:vAlign w:val="bottom"/>
            <w:hideMark/>
          </w:tcPr>
          <w:p w14:paraId="6522F6A3"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52,2.51)</w:t>
            </w:r>
          </w:p>
        </w:tc>
        <w:tc>
          <w:tcPr>
            <w:tcW w:w="1276" w:type="dxa"/>
            <w:tcBorders>
              <w:top w:val="nil"/>
              <w:left w:val="nil"/>
              <w:bottom w:val="nil"/>
              <w:right w:val="nil"/>
            </w:tcBorders>
            <w:shd w:val="clear" w:color="auto" w:fill="auto"/>
            <w:noWrap/>
            <w:vAlign w:val="bottom"/>
            <w:hideMark/>
          </w:tcPr>
          <w:p w14:paraId="095CC354"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74</w:t>
            </w:r>
          </w:p>
        </w:tc>
      </w:tr>
      <w:tr w:rsidR="00A36DAE" w:rsidRPr="00A36DAE" w14:paraId="00FFC52B" w14:textId="77777777" w:rsidTr="00713104">
        <w:trPr>
          <w:trHeight w:val="290"/>
        </w:trPr>
        <w:tc>
          <w:tcPr>
            <w:tcW w:w="3828" w:type="dxa"/>
            <w:tcBorders>
              <w:top w:val="nil"/>
              <w:left w:val="nil"/>
              <w:bottom w:val="nil"/>
              <w:right w:val="nil"/>
            </w:tcBorders>
            <w:shd w:val="clear" w:color="auto" w:fill="auto"/>
            <w:noWrap/>
            <w:vAlign w:val="center"/>
            <w:hideMark/>
          </w:tcPr>
          <w:p w14:paraId="07FE96B3" w14:textId="5F2545F1" w:rsidR="00A36DAE" w:rsidRPr="00713104" w:rsidRDefault="00A36DAE" w:rsidP="00A36DAE">
            <w:pPr>
              <w:spacing w:after="0" w:line="240" w:lineRule="auto"/>
              <w:rPr>
                <w:rFonts w:ascii="Calibri" w:eastAsia="Times New Roman" w:hAnsi="Calibri" w:cs="Calibri"/>
                <w:color w:val="000000"/>
                <w:vertAlign w:val="superscript"/>
                <w:lang w:eastAsia="en-GB"/>
              </w:rPr>
            </w:pPr>
            <w:r w:rsidRPr="00A36DAE">
              <w:rPr>
                <w:rFonts w:ascii="Calibri" w:eastAsia="Times New Roman" w:hAnsi="Calibri" w:cs="Calibri"/>
                <w:color w:val="000000"/>
                <w:lang w:eastAsia="en-GB"/>
              </w:rPr>
              <w:t>Height (cm)</w:t>
            </w:r>
            <w:r w:rsidR="00FD060F">
              <w:rPr>
                <w:rFonts w:ascii="Calibri" w:eastAsia="Times New Roman" w:hAnsi="Calibri" w:cs="Calibri"/>
                <w:color w:val="000000"/>
                <w:vertAlign w:val="superscript"/>
                <w:lang w:eastAsia="en-GB"/>
              </w:rPr>
              <w:t>c</w:t>
            </w:r>
          </w:p>
        </w:tc>
        <w:tc>
          <w:tcPr>
            <w:tcW w:w="1090" w:type="dxa"/>
            <w:tcBorders>
              <w:top w:val="nil"/>
              <w:left w:val="nil"/>
              <w:bottom w:val="nil"/>
              <w:right w:val="nil"/>
            </w:tcBorders>
            <w:shd w:val="clear" w:color="auto" w:fill="auto"/>
            <w:noWrap/>
            <w:vAlign w:val="bottom"/>
            <w:hideMark/>
          </w:tcPr>
          <w:p w14:paraId="4CE7F6CA"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1.01</w:t>
            </w:r>
          </w:p>
        </w:tc>
        <w:tc>
          <w:tcPr>
            <w:tcW w:w="1319" w:type="dxa"/>
            <w:tcBorders>
              <w:top w:val="nil"/>
              <w:left w:val="nil"/>
              <w:bottom w:val="nil"/>
              <w:right w:val="nil"/>
            </w:tcBorders>
            <w:shd w:val="clear" w:color="auto" w:fill="auto"/>
            <w:noWrap/>
            <w:vAlign w:val="bottom"/>
            <w:hideMark/>
          </w:tcPr>
          <w:p w14:paraId="79F39233"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99,1.03)</w:t>
            </w:r>
          </w:p>
        </w:tc>
        <w:tc>
          <w:tcPr>
            <w:tcW w:w="1276" w:type="dxa"/>
            <w:tcBorders>
              <w:top w:val="nil"/>
              <w:left w:val="nil"/>
              <w:bottom w:val="nil"/>
              <w:right w:val="nil"/>
            </w:tcBorders>
            <w:shd w:val="clear" w:color="auto" w:fill="auto"/>
            <w:noWrap/>
            <w:vAlign w:val="bottom"/>
            <w:hideMark/>
          </w:tcPr>
          <w:p w14:paraId="103CA12C"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42</w:t>
            </w:r>
          </w:p>
        </w:tc>
      </w:tr>
      <w:tr w:rsidR="00A36DAE" w:rsidRPr="00A36DAE" w14:paraId="2AA1CF6B" w14:textId="77777777" w:rsidTr="00713104">
        <w:trPr>
          <w:trHeight w:val="290"/>
        </w:trPr>
        <w:tc>
          <w:tcPr>
            <w:tcW w:w="3828" w:type="dxa"/>
            <w:tcBorders>
              <w:top w:val="nil"/>
              <w:left w:val="nil"/>
              <w:bottom w:val="nil"/>
              <w:right w:val="nil"/>
            </w:tcBorders>
            <w:shd w:val="clear" w:color="auto" w:fill="auto"/>
            <w:noWrap/>
            <w:vAlign w:val="center"/>
            <w:hideMark/>
          </w:tcPr>
          <w:p w14:paraId="6F3BAE3A" w14:textId="77777777" w:rsidR="00A36DAE" w:rsidRPr="00A36DAE" w:rsidRDefault="00A36DAE" w:rsidP="00A36DAE">
            <w:pPr>
              <w:spacing w:after="0" w:line="240" w:lineRule="auto"/>
              <w:rPr>
                <w:rFonts w:ascii="Calibri" w:eastAsia="Times New Roman" w:hAnsi="Calibri" w:cs="Calibri"/>
                <w:color w:val="000000"/>
                <w:lang w:eastAsia="en-GB"/>
              </w:rPr>
            </w:pPr>
            <w:r w:rsidRPr="00A36DAE">
              <w:rPr>
                <w:rFonts w:ascii="Calibri" w:eastAsia="Times New Roman" w:hAnsi="Calibri" w:cs="Calibri"/>
                <w:color w:val="000000"/>
                <w:lang w:eastAsia="en-GB"/>
              </w:rPr>
              <w:t>Prior fracture (Y/N)</w:t>
            </w:r>
          </w:p>
        </w:tc>
        <w:tc>
          <w:tcPr>
            <w:tcW w:w="1090" w:type="dxa"/>
            <w:tcBorders>
              <w:top w:val="nil"/>
              <w:left w:val="nil"/>
              <w:bottom w:val="nil"/>
              <w:right w:val="nil"/>
            </w:tcBorders>
            <w:shd w:val="clear" w:color="auto" w:fill="auto"/>
            <w:noWrap/>
            <w:vAlign w:val="bottom"/>
            <w:hideMark/>
          </w:tcPr>
          <w:p w14:paraId="5F97DC55"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89</w:t>
            </w:r>
          </w:p>
        </w:tc>
        <w:tc>
          <w:tcPr>
            <w:tcW w:w="1319" w:type="dxa"/>
            <w:tcBorders>
              <w:top w:val="nil"/>
              <w:left w:val="nil"/>
              <w:bottom w:val="nil"/>
              <w:right w:val="nil"/>
            </w:tcBorders>
            <w:shd w:val="clear" w:color="auto" w:fill="auto"/>
            <w:noWrap/>
            <w:vAlign w:val="bottom"/>
            <w:hideMark/>
          </w:tcPr>
          <w:p w14:paraId="5FEC9898"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67,1.17)</w:t>
            </w:r>
          </w:p>
        </w:tc>
        <w:tc>
          <w:tcPr>
            <w:tcW w:w="1276" w:type="dxa"/>
            <w:tcBorders>
              <w:top w:val="nil"/>
              <w:left w:val="nil"/>
              <w:bottom w:val="nil"/>
              <w:right w:val="nil"/>
            </w:tcBorders>
            <w:shd w:val="clear" w:color="auto" w:fill="auto"/>
            <w:noWrap/>
            <w:vAlign w:val="bottom"/>
            <w:hideMark/>
          </w:tcPr>
          <w:p w14:paraId="12A6F8C1" w14:textId="3D65769D"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4</w:t>
            </w:r>
            <w:r w:rsidR="007867FD">
              <w:rPr>
                <w:rFonts w:ascii="Calibri" w:eastAsia="Times New Roman" w:hAnsi="Calibri" w:cs="Calibri"/>
                <w:lang w:eastAsia="en-GB"/>
              </w:rPr>
              <w:t>0</w:t>
            </w:r>
          </w:p>
        </w:tc>
      </w:tr>
      <w:tr w:rsidR="00A36DAE" w:rsidRPr="00A36DAE" w14:paraId="268EEC0C" w14:textId="77777777" w:rsidTr="00713104">
        <w:trPr>
          <w:trHeight w:val="290"/>
        </w:trPr>
        <w:tc>
          <w:tcPr>
            <w:tcW w:w="3828" w:type="dxa"/>
            <w:tcBorders>
              <w:top w:val="nil"/>
              <w:left w:val="nil"/>
              <w:bottom w:val="nil"/>
              <w:right w:val="nil"/>
            </w:tcBorders>
            <w:shd w:val="clear" w:color="auto" w:fill="auto"/>
            <w:noWrap/>
            <w:vAlign w:val="center"/>
            <w:hideMark/>
          </w:tcPr>
          <w:p w14:paraId="1C9F0467" w14:textId="77777777" w:rsidR="00A36DAE" w:rsidRPr="00A36DAE" w:rsidRDefault="00A36DAE" w:rsidP="00A36DAE">
            <w:pPr>
              <w:spacing w:after="0" w:line="240" w:lineRule="auto"/>
              <w:rPr>
                <w:rFonts w:ascii="Calibri" w:eastAsia="Times New Roman" w:hAnsi="Calibri" w:cs="Calibri"/>
                <w:color w:val="000000"/>
                <w:lang w:eastAsia="en-GB"/>
              </w:rPr>
            </w:pPr>
            <w:r w:rsidRPr="00A36DAE">
              <w:rPr>
                <w:rFonts w:ascii="Calibri" w:eastAsia="Times New Roman" w:hAnsi="Calibri" w:cs="Calibri"/>
                <w:color w:val="000000"/>
                <w:lang w:eastAsia="en-GB"/>
              </w:rPr>
              <w:t>Parent broken hip (Y/N)</w:t>
            </w:r>
          </w:p>
        </w:tc>
        <w:tc>
          <w:tcPr>
            <w:tcW w:w="1090" w:type="dxa"/>
            <w:tcBorders>
              <w:top w:val="nil"/>
              <w:left w:val="nil"/>
              <w:bottom w:val="nil"/>
              <w:right w:val="nil"/>
            </w:tcBorders>
            <w:shd w:val="clear" w:color="auto" w:fill="auto"/>
            <w:noWrap/>
            <w:vAlign w:val="bottom"/>
            <w:hideMark/>
          </w:tcPr>
          <w:p w14:paraId="1B78B6AA"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1.67</w:t>
            </w:r>
          </w:p>
        </w:tc>
        <w:tc>
          <w:tcPr>
            <w:tcW w:w="1319" w:type="dxa"/>
            <w:tcBorders>
              <w:top w:val="nil"/>
              <w:left w:val="nil"/>
              <w:bottom w:val="nil"/>
              <w:right w:val="nil"/>
            </w:tcBorders>
            <w:shd w:val="clear" w:color="auto" w:fill="auto"/>
            <w:noWrap/>
            <w:vAlign w:val="bottom"/>
            <w:hideMark/>
          </w:tcPr>
          <w:p w14:paraId="01046A09"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1.23,2.26)</w:t>
            </w:r>
          </w:p>
        </w:tc>
        <w:tc>
          <w:tcPr>
            <w:tcW w:w="1276" w:type="dxa"/>
            <w:tcBorders>
              <w:top w:val="nil"/>
              <w:left w:val="nil"/>
              <w:bottom w:val="nil"/>
              <w:right w:val="nil"/>
            </w:tcBorders>
            <w:shd w:val="clear" w:color="auto" w:fill="auto"/>
            <w:noWrap/>
            <w:vAlign w:val="bottom"/>
            <w:hideMark/>
          </w:tcPr>
          <w:p w14:paraId="21647951"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lt;0.01</w:t>
            </w:r>
          </w:p>
        </w:tc>
      </w:tr>
      <w:tr w:rsidR="00A36DAE" w:rsidRPr="00A36DAE" w14:paraId="41002AA9" w14:textId="77777777" w:rsidTr="00713104">
        <w:trPr>
          <w:trHeight w:val="290"/>
        </w:trPr>
        <w:tc>
          <w:tcPr>
            <w:tcW w:w="3828" w:type="dxa"/>
            <w:tcBorders>
              <w:top w:val="nil"/>
              <w:left w:val="nil"/>
              <w:bottom w:val="nil"/>
              <w:right w:val="nil"/>
            </w:tcBorders>
            <w:shd w:val="clear" w:color="auto" w:fill="auto"/>
            <w:noWrap/>
            <w:vAlign w:val="center"/>
            <w:hideMark/>
          </w:tcPr>
          <w:p w14:paraId="5402629C" w14:textId="77777777" w:rsidR="00A36DAE" w:rsidRPr="00A36DAE" w:rsidRDefault="00A36DAE" w:rsidP="00A36DAE">
            <w:pPr>
              <w:spacing w:after="0" w:line="240" w:lineRule="auto"/>
              <w:rPr>
                <w:rFonts w:ascii="Calibri" w:eastAsia="Times New Roman" w:hAnsi="Calibri" w:cs="Calibri"/>
                <w:color w:val="000000"/>
                <w:lang w:eastAsia="en-GB"/>
              </w:rPr>
            </w:pPr>
            <w:r w:rsidRPr="00A36DAE">
              <w:rPr>
                <w:rFonts w:ascii="Calibri" w:eastAsia="Times New Roman" w:hAnsi="Calibri" w:cs="Calibri"/>
                <w:color w:val="000000"/>
                <w:lang w:eastAsia="en-GB"/>
              </w:rPr>
              <w:t>Smoker (Y/N)</w:t>
            </w:r>
          </w:p>
        </w:tc>
        <w:tc>
          <w:tcPr>
            <w:tcW w:w="1090" w:type="dxa"/>
            <w:tcBorders>
              <w:top w:val="nil"/>
              <w:left w:val="nil"/>
              <w:bottom w:val="nil"/>
              <w:right w:val="nil"/>
            </w:tcBorders>
            <w:shd w:val="clear" w:color="auto" w:fill="auto"/>
            <w:noWrap/>
            <w:vAlign w:val="bottom"/>
            <w:hideMark/>
          </w:tcPr>
          <w:p w14:paraId="7A8DDF7C"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1.00</w:t>
            </w:r>
          </w:p>
        </w:tc>
        <w:tc>
          <w:tcPr>
            <w:tcW w:w="1319" w:type="dxa"/>
            <w:tcBorders>
              <w:top w:val="nil"/>
              <w:left w:val="nil"/>
              <w:bottom w:val="nil"/>
              <w:right w:val="nil"/>
            </w:tcBorders>
            <w:shd w:val="clear" w:color="auto" w:fill="auto"/>
            <w:noWrap/>
            <w:vAlign w:val="bottom"/>
            <w:hideMark/>
          </w:tcPr>
          <w:p w14:paraId="2FC39448"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61,1.64)</w:t>
            </w:r>
          </w:p>
        </w:tc>
        <w:tc>
          <w:tcPr>
            <w:tcW w:w="1276" w:type="dxa"/>
            <w:tcBorders>
              <w:top w:val="nil"/>
              <w:left w:val="nil"/>
              <w:bottom w:val="nil"/>
              <w:right w:val="nil"/>
            </w:tcBorders>
            <w:shd w:val="clear" w:color="auto" w:fill="auto"/>
            <w:noWrap/>
            <w:vAlign w:val="bottom"/>
            <w:hideMark/>
          </w:tcPr>
          <w:p w14:paraId="7D1C47EC"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1.00</w:t>
            </w:r>
          </w:p>
        </w:tc>
      </w:tr>
      <w:tr w:rsidR="00A36DAE" w:rsidRPr="00A36DAE" w14:paraId="7A23CCC6" w14:textId="77777777" w:rsidTr="00713104">
        <w:trPr>
          <w:trHeight w:val="290"/>
        </w:trPr>
        <w:tc>
          <w:tcPr>
            <w:tcW w:w="3828" w:type="dxa"/>
            <w:tcBorders>
              <w:top w:val="nil"/>
              <w:left w:val="nil"/>
              <w:bottom w:val="nil"/>
              <w:right w:val="nil"/>
            </w:tcBorders>
            <w:shd w:val="clear" w:color="auto" w:fill="auto"/>
            <w:noWrap/>
            <w:vAlign w:val="center"/>
            <w:hideMark/>
          </w:tcPr>
          <w:p w14:paraId="3E716E09" w14:textId="77777777" w:rsidR="00A36DAE" w:rsidRPr="00A36DAE" w:rsidRDefault="00A36DAE" w:rsidP="00A36DAE">
            <w:pPr>
              <w:spacing w:after="0" w:line="240" w:lineRule="auto"/>
              <w:rPr>
                <w:rFonts w:ascii="Calibri" w:eastAsia="Times New Roman" w:hAnsi="Calibri" w:cs="Calibri"/>
                <w:color w:val="000000"/>
                <w:lang w:eastAsia="en-GB"/>
              </w:rPr>
            </w:pPr>
            <w:r w:rsidRPr="00A36DAE">
              <w:rPr>
                <w:rFonts w:ascii="Calibri" w:eastAsia="Times New Roman" w:hAnsi="Calibri" w:cs="Calibri"/>
                <w:color w:val="000000"/>
                <w:lang w:eastAsia="en-GB"/>
              </w:rPr>
              <w:t>Taken corticosteroids (Y/N)</w:t>
            </w:r>
          </w:p>
        </w:tc>
        <w:tc>
          <w:tcPr>
            <w:tcW w:w="1090" w:type="dxa"/>
            <w:tcBorders>
              <w:top w:val="nil"/>
              <w:left w:val="nil"/>
              <w:bottom w:val="nil"/>
              <w:right w:val="nil"/>
            </w:tcBorders>
            <w:shd w:val="clear" w:color="auto" w:fill="auto"/>
            <w:noWrap/>
            <w:vAlign w:val="bottom"/>
            <w:hideMark/>
          </w:tcPr>
          <w:p w14:paraId="2097248A"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81</w:t>
            </w:r>
          </w:p>
        </w:tc>
        <w:tc>
          <w:tcPr>
            <w:tcW w:w="1319" w:type="dxa"/>
            <w:tcBorders>
              <w:top w:val="nil"/>
              <w:left w:val="nil"/>
              <w:bottom w:val="nil"/>
              <w:right w:val="nil"/>
            </w:tcBorders>
            <w:shd w:val="clear" w:color="auto" w:fill="auto"/>
            <w:noWrap/>
            <w:vAlign w:val="bottom"/>
            <w:hideMark/>
          </w:tcPr>
          <w:p w14:paraId="616190BB"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54,1.23)</w:t>
            </w:r>
          </w:p>
        </w:tc>
        <w:tc>
          <w:tcPr>
            <w:tcW w:w="1276" w:type="dxa"/>
            <w:tcBorders>
              <w:top w:val="nil"/>
              <w:left w:val="nil"/>
              <w:bottom w:val="nil"/>
              <w:right w:val="nil"/>
            </w:tcBorders>
            <w:shd w:val="clear" w:color="auto" w:fill="auto"/>
            <w:noWrap/>
            <w:vAlign w:val="bottom"/>
            <w:hideMark/>
          </w:tcPr>
          <w:p w14:paraId="76FA4486"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32</w:t>
            </w:r>
          </w:p>
        </w:tc>
      </w:tr>
      <w:tr w:rsidR="00A36DAE" w:rsidRPr="00A36DAE" w14:paraId="6251A503" w14:textId="77777777" w:rsidTr="00713104">
        <w:trPr>
          <w:trHeight w:val="290"/>
        </w:trPr>
        <w:tc>
          <w:tcPr>
            <w:tcW w:w="3828" w:type="dxa"/>
            <w:tcBorders>
              <w:top w:val="nil"/>
              <w:left w:val="nil"/>
              <w:bottom w:val="nil"/>
              <w:right w:val="nil"/>
            </w:tcBorders>
            <w:shd w:val="clear" w:color="auto" w:fill="auto"/>
            <w:noWrap/>
            <w:vAlign w:val="center"/>
            <w:hideMark/>
          </w:tcPr>
          <w:p w14:paraId="4A73D120" w14:textId="77777777" w:rsidR="00A36DAE" w:rsidRPr="00A36DAE" w:rsidRDefault="00A36DAE" w:rsidP="00A36DAE">
            <w:pPr>
              <w:spacing w:after="0" w:line="240" w:lineRule="auto"/>
              <w:rPr>
                <w:rFonts w:ascii="Calibri" w:eastAsia="Times New Roman" w:hAnsi="Calibri" w:cs="Calibri"/>
                <w:color w:val="000000"/>
                <w:lang w:eastAsia="en-GB"/>
              </w:rPr>
            </w:pPr>
            <w:r w:rsidRPr="00A36DAE">
              <w:rPr>
                <w:rFonts w:ascii="Calibri" w:eastAsia="Times New Roman" w:hAnsi="Calibri" w:cs="Calibri"/>
                <w:color w:val="000000"/>
                <w:lang w:eastAsia="en-GB"/>
              </w:rPr>
              <w:t>Rheumatoid arthritis (Y/N)</w:t>
            </w:r>
          </w:p>
        </w:tc>
        <w:tc>
          <w:tcPr>
            <w:tcW w:w="1090" w:type="dxa"/>
            <w:tcBorders>
              <w:top w:val="nil"/>
              <w:left w:val="nil"/>
              <w:bottom w:val="nil"/>
              <w:right w:val="nil"/>
            </w:tcBorders>
            <w:shd w:val="clear" w:color="auto" w:fill="auto"/>
            <w:noWrap/>
            <w:vAlign w:val="bottom"/>
            <w:hideMark/>
          </w:tcPr>
          <w:p w14:paraId="582A8294" w14:textId="424FB83D"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8</w:t>
            </w:r>
            <w:r w:rsidR="007867FD">
              <w:rPr>
                <w:rFonts w:ascii="Calibri" w:eastAsia="Times New Roman" w:hAnsi="Calibri" w:cs="Calibri"/>
                <w:lang w:eastAsia="en-GB"/>
              </w:rPr>
              <w:t>0</w:t>
            </w:r>
          </w:p>
        </w:tc>
        <w:tc>
          <w:tcPr>
            <w:tcW w:w="1319" w:type="dxa"/>
            <w:tcBorders>
              <w:top w:val="nil"/>
              <w:left w:val="nil"/>
              <w:bottom w:val="nil"/>
              <w:right w:val="nil"/>
            </w:tcBorders>
            <w:shd w:val="clear" w:color="auto" w:fill="auto"/>
            <w:noWrap/>
            <w:vAlign w:val="bottom"/>
            <w:hideMark/>
          </w:tcPr>
          <w:p w14:paraId="71E04C51"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50,1.27)</w:t>
            </w:r>
          </w:p>
        </w:tc>
        <w:tc>
          <w:tcPr>
            <w:tcW w:w="1276" w:type="dxa"/>
            <w:tcBorders>
              <w:top w:val="nil"/>
              <w:left w:val="nil"/>
              <w:bottom w:val="nil"/>
              <w:right w:val="nil"/>
            </w:tcBorders>
            <w:shd w:val="clear" w:color="auto" w:fill="auto"/>
            <w:noWrap/>
            <w:vAlign w:val="bottom"/>
            <w:hideMark/>
          </w:tcPr>
          <w:p w14:paraId="44DCB67D"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34</w:t>
            </w:r>
          </w:p>
        </w:tc>
      </w:tr>
      <w:tr w:rsidR="00A36DAE" w:rsidRPr="00A36DAE" w14:paraId="2A8588CB" w14:textId="77777777" w:rsidTr="00713104">
        <w:trPr>
          <w:trHeight w:val="290"/>
        </w:trPr>
        <w:tc>
          <w:tcPr>
            <w:tcW w:w="3828" w:type="dxa"/>
            <w:tcBorders>
              <w:top w:val="nil"/>
              <w:left w:val="nil"/>
              <w:bottom w:val="nil"/>
              <w:right w:val="nil"/>
            </w:tcBorders>
            <w:shd w:val="clear" w:color="auto" w:fill="auto"/>
            <w:noWrap/>
            <w:vAlign w:val="center"/>
            <w:hideMark/>
          </w:tcPr>
          <w:p w14:paraId="7134487E" w14:textId="77777777" w:rsidR="00A36DAE" w:rsidRPr="00A36DAE" w:rsidRDefault="00A36DAE" w:rsidP="00A36DAE">
            <w:pPr>
              <w:spacing w:after="0" w:line="240" w:lineRule="auto"/>
              <w:rPr>
                <w:rFonts w:ascii="Calibri" w:eastAsia="Times New Roman" w:hAnsi="Calibri" w:cs="Calibri"/>
                <w:color w:val="000000"/>
                <w:lang w:eastAsia="en-GB"/>
              </w:rPr>
            </w:pPr>
            <w:r w:rsidRPr="00A36DAE">
              <w:rPr>
                <w:rFonts w:ascii="Calibri" w:eastAsia="Times New Roman" w:hAnsi="Calibri" w:cs="Calibri"/>
                <w:color w:val="000000"/>
                <w:lang w:eastAsia="en-GB"/>
              </w:rPr>
              <w:t>Alcohol consumption (Y/N)</w:t>
            </w:r>
          </w:p>
        </w:tc>
        <w:tc>
          <w:tcPr>
            <w:tcW w:w="1090" w:type="dxa"/>
            <w:tcBorders>
              <w:top w:val="nil"/>
              <w:left w:val="nil"/>
              <w:bottom w:val="nil"/>
              <w:right w:val="nil"/>
            </w:tcBorders>
            <w:shd w:val="clear" w:color="auto" w:fill="auto"/>
            <w:noWrap/>
            <w:vAlign w:val="bottom"/>
            <w:hideMark/>
          </w:tcPr>
          <w:p w14:paraId="7DCDF2E5"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57</w:t>
            </w:r>
          </w:p>
        </w:tc>
        <w:tc>
          <w:tcPr>
            <w:tcW w:w="1319" w:type="dxa"/>
            <w:tcBorders>
              <w:top w:val="nil"/>
              <w:left w:val="nil"/>
              <w:bottom w:val="nil"/>
              <w:right w:val="nil"/>
            </w:tcBorders>
            <w:shd w:val="clear" w:color="auto" w:fill="auto"/>
            <w:noWrap/>
            <w:vAlign w:val="bottom"/>
            <w:hideMark/>
          </w:tcPr>
          <w:p w14:paraId="60EC3566"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32,1.03)</w:t>
            </w:r>
          </w:p>
        </w:tc>
        <w:tc>
          <w:tcPr>
            <w:tcW w:w="1276" w:type="dxa"/>
            <w:tcBorders>
              <w:top w:val="nil"/>
              <w:left w:val="nil"/>
              <w:bottom w:val="nil"/>
              <w:right w:val="nil"/>
            </w:tcBorders>
            <w:shd w:val="clear" w:color="auto" w:fill="auto"/>
            <w:noWrap/>
            <w:vAlign w:val="bottom"/>
            <w:hideMark/>
          </w:tcPr>
          <w:p w14:paraId="60C96DC8"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06</w:t>
            </w:r>
          </w:p>
        </w:tc>
      </w:tr>
      <w:tr w:rsidR="007867FD" w:rsidRPr="00A36DAE" w14:paraId="2851A79E" w14:textId="77777777" w:rsidTr="00A36DAE">
        <w:trPr>
          <w:trHeight w:val="290"/>
        </w:trPr>
        <w:tc>
          <w:tcPr>
            <w:tcW w:w="3828" w:type="dxa"/>
            <w:tcBorders>
              <w:top w:val="nil"/>
              <w:left w:val="nil"/>
              <w:bottom w:val="nil"/>
              <w:right w:val="nil"/>
            </w:tcBorders>
            <w:shd w:val="clear" w:color="auto" w:fill="auto"/>
            <w:noWrap/>
            <w:vAlign w:val="center"/>
          </w:tcPr>
          <w:p w14:paraId="0CB87D42" w14:textId="1E3A6C0C" w:rsidR="007867FD" w:rsidRPr="00A36DAE" w:rsidRDefault="007867FD" w:rsidP="00A36DA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XA Scan (Y/N)</w:t>
            </w:r>
          </w:p>
        </w:tc>
        <w:tc>
          <w:tcPr>
            <w:tcW w:w="1090" w:type="dxa"/>
            <w:tcBorders>
              <w:top w:val="nil"/>
              <w:left w:val="nil"/>
              <w:bottom w:val="nil"/>
              <w:right w:val="nil"/>
            </w:tcBorders>
            <w:shd w:val="clear" w:color="auto" w:fill="auto"/>
            <w:noWrap/>
            <w:vAlign w:val="bottom"/>
          </w:tcPr>
          <w:p w14:paraId="1CAA09F8" w14:textId="075BD8A0" w:rsidR="007867FD" w:rsidRPr="00A36DAE" w:rsidRDefault="007867FD" w:rsidP="00A36DAE">
            <w:pPr>
              <w:spacing w:after="0" w:line="240" w:lineRule="auto"/>
              <w:jc w:val="center"/>
              <w:rPr>
                <w:rFonts w:ascii="Calibri" w:eastAsia="Times New Roman" w:hAnsi="Calibri" w:cs="Calibri"/>
                <w:lang w:eastAsia="en-GB"/>
              </w:rPr>
            </w:pPr>
            <w:r>
              <w:rPr>
                <w:rFonts w:ascii="Calibri" w:eastAsia="Times New Roman" w:hAnsi="Calibri" w:cs="Calibri"/>
                <w:lang w:eastAsia="en-GB"/>
              </w:rPr>
              <w:t>1.89</w:t>
            </w:r>
          </w:p>
        </w:tc>
        <w:tc>
          <w:tcPr>
            <w:tcW w:w="1319" w:type="dxa"/>
            <w:tcBorders>
              <w:top w:val="nil"/>
              <w:left w:val="nil"/>
              <w:bottom w:val="nil"/>
              <w:right w:val="nil"/>
            </w:tcBorders>
            <w:shd w:val="clear" w:color="auto" w:fill="auto"/>
            <w:noWrap/>
            <w:vAlign w:val="bottom"/>
          </w:tcPr>
          <w:p w14:paraId="424D4363" w14:textId="278E0D0D" w:rsidR="007867FD" w:rsidRPr="00A36DAE" w:rsidRDefault="007867FD" w:rsidP="00A36DAE">
            <w:pPr>
              <w:spacing w:after="0" w:line="240" w:lineRule="auto"/>
              <w:jc w:val="center"/>
              <w:rPr>
                <w:rFonts w:ascii="Calibri" w:eastAsia="Times New Roman" w:hAnsi="Calibri" w:cs="Calibri"/>
                <w:lang w:eastAsia="en-GB"/>
              </w:rPr>
            </w:pPr>
            <w:r>
              <w:rPr>
                <w:rFonts w:ascii="Calibri" w:eastAsia="Times New Roman" w:hAnsi="Calibri" w:cs="Calibri"/>
                <w:lang w:eastAsia="en-GB"/>
              </w:rPr>
              <w:t>(1.33, 2.68)</w:t>
            </w:r>
          </w:p>
        </w:tc>
        <w:tc>
          <w:tcPr>
            <w:tcW w:w="1276" w:type="dxa"/>
            <w:tcBorders>
              <w:top w:val="nil"/>
              <w:left w:val="nil"/>
              <w:bottom w:val="nil"/>
              <w:right w:val="nil"/>
            </w:tcBorders>
            <w:shd w:val="clear" w:color="auto" w:fill="auto"/>
            <w:noWrap/>
            <w:vAlign w:val="bottom"/>
          </w:tcPr>
          <w:p w14:paraId="291F1411" w14:textId="0F9760B3" w:rsidR="007867FD" w:rsidRPr="00A36DAE" w:rsidRDefault="007867FD" w:rsidP="00A36DAE">
            <w:pPr>
              <w:spacing w:after="0" w:line="240" w:lineRule="auto"/>
              <w:jc w:val="center"/>
              <w:rPr>
                <w:rFonts w:ascii="Calibri" w:eastAsia="Times New Roman" w:hAnsi="Calibri" w:cs="Calibri"/>
                <w:lang w:eastAsia="en-GB"/>
              </w:rPr>
            </w:pPr>
            <w:r>
              <w:rPr>
                <w:rFonts w:ascii="Calibri" w:eastAsia="Times New Roman" w:hAnsi="Calibri" w:cs="Calibri"/>
                <w:lang w:eastAsia="en-GB"/>
              </w:rPr>
              <w:t>&lt;0.01</w:t>
            </w:r>
          </w:p>
        </w:tc>
      </w:tr>
      <w:tr w:rsidR="00A36DAE" w:rsidRPr="00A36DAE" w14:paraId="1953EE26" w14:textId="77777777" w:rsidTr="00713104">
        <w:trPr>
          <w:trHeight w:val="290"/>
        </w:trPr>
        <w:tc>
          <w:tcPr>
            <w:tcW w:w="3828" w:type="dxa"/>
            <w:tcBorders>
              <w:top w:val="nil"/>
              <w:left w:val="nil"/>
              <w:bottom w:val="nil"/>
              <w:right w:val="nil"/>
            </w:tcBorders>
            <w:shd w:val="clear" w:color="auto" w:fill="auto"/>
            <w:noWrap/>
            <w:vAlign w:val="center"/>
            <w:hideMark/>
          </w:tcPr>
          <w:p w14:paraId="5FDDA63E" w14:textId="77777777" w:rsidR="00A36DAE" w:rsidRPr="00A36DAE" w:rsidRDefault="00A36DAE" w:rsidP="00A36DAE">
            <w:pPr>
              <w:spacing w:after="0" w:line="240" w:lineRule="auto"/>
              <w:rPr>
                <w:rFonts w:ascii="Calibri" w:eastAsia="Times New Roman" w:hAnsi="Calibri" w:cs="Calibri"/>
                <w:color w:val="000000"/>
                <w:lang w:eastAsia="en-GB"/>
              </w:rPr>
            </w:pPr>
            <w:r w:rsidRPr="00A36DAE">
              <w:rPr>
                <w:rFonts w:ascii="Calibri" w:eastAsia="Times New Roman" w:hAnsi="Calibri" w:cs="Calibri"/>
                <w:color w:val="000000"/>
                <w:lang w:eastAsia="en-GB"/>
              </w:rPr>
              <w:t>Total hip BMD T-score (SD)</w:t>
            </w:r>
          </w:p>
        </w:tc>
        <w:tc>
          <w:tcPr>
            <w:tcW w:w="1090" w:type="dxa"/>
            <w:tcBorders>
              <w:top w:val="nil"/>
              <w:left w:val="nil"/>
              <w:bottom w:val="nil"/>
              <w:right w:val="nil"/>
            </w:tcBorders>
            <w:shd w:val="clear" w:color="auto" w:fill="auto"/>
            <w:noWrap/>
            <w:vAlign w:val="bottom"/>
            <w:hideMark/>
          </w:tcPr>
          <w:p w14:paraId="553F71D6"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1.02</w:t>
            </w:r>
          </w:p>
        </w:tc>
        <w:tc>
          <w:tcPr>
            <w:tcW w:w="1319" w:type="dxa"/>
            <w:tcBorders>
              <w:top w:val="nil"/>
              <w:left w:val="nil"/>
              <w:bottom w:val="nil"/>
              <w:right w:val="nil"/>
            </w:tcBorders>
            <w:shd w:val="clear" w:color="auto" w:fill="auto"/>
            <w:noWrap/>
            <w:vAlign w:val="bottom"/>
            <w:hideMark/>
          </w:tcPr>
          <w:p w14:paraId="7DFF0C5C"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82,1.27)</w:t>
            </w:r>
          </w:p>
        </w:tc>
        <w:tc>
          <w:tcPr>
            <w:tcW w:w="1276" w:type="dxa"/>
            <w:tcBorders>
              <w:top w:val="nil"/>
              <w:left w:val="nil"/>
              <w:bottom w:val="nil"/>
              <w:right w:val="nil"/>
            </w:tcBorders>
            <w:shd w:val="clear" w:color="auto" w:fill="auto"/>
            <w:noWrap/>
            <w:vAlign w:val="bottom"/>
            <w:hideMark/>
          </w:tcPr>
          <w:p w14:paraId="3C8A1BA9"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85</w:t>
            </w:r>
          </w:p>
        </w:tc>
      </w:tr>
      <w:tr w:rsidR="00A36DAE" w:rsidRPr="00A36DAE" w14:paraId="7F076623" w14:textId="77777777" w:rsidTr="00713104">
        <w:trPr>
          <w:trHeight w:val="290"/>
        </w:trPr>
        <w:tc>
          <w:tcPr>
            <w:tcW w:w="3828" w:type="dxa"/>
            <w:tcBorders>
              <w:top w:val="nil"/>
              <w:left w:val="nil"/>
              <w:bottom w:val="nil"/>
              <w:right w:val="nil"/>
            </w:tcBorders>
            <w:shd w:val="clear" w:color="auto" w:fill="auto"/>
            <w:noWrap/>
            <w:vAlign w:val="center"/>
            <w:hideMark/>
          </w:tcPr>
          <w:p w14:paraId="43E3F3C8" w14:textId="77777777" w:rsidR="00A36DAE" w:rsidRPr="00A36DAE" w:rsidRDefault="00A36DAE" w:rsidP="00A36DAE">
            <w:pPr>
              <w:spacing w:after="0" w:line="240" w:lineRule="auto"/>
              <w:rPr>
                <w:rFonts w:ascii="Calibri" w:eastAsia="Times New Roman" w:hAnsi="Calibri" w:cs="Calibri"/>
                <w:color w:val="000000"/>
                <w:lang w:eastAsia="en-GB"/>
              </w:rPr>
            </w:pPr>
            <w:r w:rsidRPr="00A36DAE">
              <w:rPr>
                <w:rFonts w:ascii="Calibri" w:eastAsia="Times New Roman" w:hAnsi="Calibri" w:cs="Calibri"/>
                <w:color w:val="000000"/>
                <w:lang w:eastAsia="en-GB"/>
              </w:rPr>
              <w:t>Incident fracture (post baseline) (Y/N)</w:t>
            </w:r>
          </w:p>
        </w:tc>
        <w:tc>
          <w:tcPr>
            <w:tcW w:w="1090" w:type="dxa"/>
            <w:tcBorders>
              <w:top w:val="nil"/>
              <w:left w:val="nil"/>
              <w:bottom w:val="nil"/>
              <w:right w:val="nil"/>
            </w:tcBorders>
            <w:shd w:val="clear" w:color="auto" w:fill="auto"/>
            <w:noWrap/>
            <w:vAlign w:val="bottom"/>
            <w:hideMark/>
          </w:tcPr>
          <w:p w14:paraId="1B0C208B"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1.03</w:t>
            </w:r>
          </w:p>
        </w:tc>
        <w:tc>
          <w:tcPr>
            <w:tcW w:w="1319" w:type="dxa"/>
            <w:tcBorders>
              <w:top w:val="nil"/>
              <w:left w:val="nil"/>
              <w:bottom w:val="nil"/>
              <w:right w:val="nil"/>
            </w:tcBorders>
            <w:shd w:val="clear" w:color="auto" w:fill="auto"/>
            <w:noWrap/>
            <w:vAlign w:val="bottom"/>
            <w:hideMark/>
          </w:tcPr>
          <w:p w14:paraId="3B4922A7"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76,1.40)</w:t>
            </w:r>
          </w:p>
        </w:tc>
        <w:tc>
          <w:tcPr>
            <w:tcW w:w="1276" w:type="dxa"/>
            <w:tcBorders>
              <w:top w:val="nil"/>
              <w:left w:val="nil"/>
              <w:bottom w:val="nil"/>
              <w:right w:val="nil"/>
            </w:tcBorders>
            <w:shd w:val="clear" w:color="auto" w:fill="auto"/>
            <w:noWrap/>
            <w:vAlign w:val="bottom"/>
            <w:hideMark/>
          </w:tcPr>
          <w:p w14:paraId="7FC3364F"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86</w:t>
            </w:r>
          </w:p>
        </w:tc>
      </w:tr>
      <w:tr w:rsidR="00A36DAE" w:rsidRPr="00A36DAE" w14:paraId="670114F9" w14:textId="77777777" w:rsidTr="00713104">
        <w:trPr>
          <w:trHeight w:val="330"/>
        </w:trPr>
        <w:tc>
          <w:tcPr>
            <w:tcW w:w="3828" w:type="dxa"/>
            <w:tcBorders>
              <w:top w:val="nil"/>
              <w:left w:val="nil"/>
              <w:bottom w:val="single" w:sz="4" w:space="0" w:color="auto"/>
              <w:right w:val="nil"/>
            </w:tcBorders>
            <w:shd w:val="clear" w:color="auto" w:fill="auto"/>
            <w:noWrap/>
            <w:vAlign w:val="center"/>
            <w:hideMark/>
          </w:tcPr>
          <w:p w14:paraId="59E64D37" w14:textId="66B5B1B0" w:rsidR="00A36DAE" w:rsidRPr="00A36DAE" w:rsidRDefault="00A36DAE" w:rsidP="00A36DAE">
            <w:pPr>
              <w:spacing w:after="0" w:line="240" w:lineRule="auto"/>
              <w:rPr>
                <w:rFonts w:ascii="Calibri" w:eastAsia="Times New Roman" w:hAnsi="Calibri" w:cs="Calibri"/>
                <w:color w:val="000000"/>
                <w:lang w:eastAsia="en-GB"/>
              </w:rPr>
            </w:pPr>
            <w:r w:rsidRPr="00A36DAE">
              <w:rPr>
                <w:rFonts w:ascii="Calibri" w:eastAsia="Times New Roman" w:hAnsi="Calibri" w:cs="Calibri"/>
                <w:color w:val="000000"/>
                <w:lang w:eastAsia="en-GB"/>
              </w:rPr>
              <w:t>FRAX</w:t>
            </w:r>
            <w:r w:rsidR="00713104">
              <w:t>®</w:t>
            </w:r>
            <w:r w:rsidRPr="00A36DAE">
              <w:rPr>
                <w:rFonts w:ascii="Calibri" w:eastAsia="Times New Roman" w:hAnsi="Calibri" w:cs="Calibri"/>
                <w:color w:val="000000"/>
                <w:lang w:eastAsia="en-GB"/>
              </w:rPr>
              <w:t xml:space="preserve"> risk category (High/Low)</w:t>
            </w:r>
            <w:r w:rsidR="00FD060F">
              <w:rPr>
                <w:rFonts w:ascii="Calibri" w:eastAsia="Times New Roman" w:hAnsi="Calibri" w:cs="Calibri"/>
                <w:color w:val="000000"/>
                <w:vertAlign w:val="superscript"/>
                <w:lang w:eastAsia="en-GB"/>
              </w:rPr>
              <w:t>d</w:t>
            </w:r>
          </w:p>
        </w:tc>
        <w:tc>
          <w:tcPr>
            <w:tcW w:w="1090" w:type="dxa"/>
            <w:tcBorders>
              <w:top w:val="nil"/>
              <w:left w:val="nil"/>
              <w:bottom w:val="single" w:sz="4" w:space="0" w:color="auto"/>
              <w:right w:val="nil"/>
            </w:tcBorders>
            <w:shd w:val="clear" w:color="auto" w:fill="auto"/>
            <w:noWrap/>
            <w:vAlign w:val="bottom"/>
            <w:hideMark/>
          </w:tcPr>
          <w:p w14:paraId="732D2499"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2.80</w:t>
            </w:r>
          </w:p>
        </w:tc>
        <w:tc>
          <w:tcPr>
            <w:tcW w:w="1319" w:type="dxa"/>
            <w:tcBorders>
              <w:top w:val="nil"/>
              <w:left w:val="nil"/>
              <w:bottom w:val="single" w:sz="4" w:space="0" w:color="auto"/>
              <w:right w:val="nil"/>
            </w:tcBorders>
            <w:shd w:val="clear" w:color="auto" w:fill="auto"/>
            <w:noWrap/>
            <w:vAlign w:val="bottom"/>
            <w:hideMark/>
          </w:tcPr>
          <w:p w14:paraId="25E1F7D2"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1.21,6.50)</w:t>
            </w:r>
          </w:p>
        </w:tc>
        <w:tc>
          <w:tcPr>
            <w:tcW w:w="1276" w:type="dxa"/>
            <w:tcBorders>
              <w:top w:val="nil"/>
              <w:left w:val="nil"/>
              <w:bottom w:val="single" w:sz="4" w:space="0" w:color="auto"/>
              <w:right w:val="nil"/>
            </w:tcBorders>
            <w:shd w:val="clear" w:color="auto" w:fill="auto"/>
            <w:noWrap/>
            <w:vAlign w:val="bottom"/>
            <w:hideMark/>
          </w:tcPr>
          <w:p w14:paraId="68ECFF0A" w14:textId="77777777" w:rsidR="00A36DAE" w:rsidRPr="00A36DAE" w:rsidRDefault="00A36DAE" w:rsidP="00A36DAE">
            <w:pPr>
              <w:spacing w:after="0" w:line="240" w:lineRule="auto"/>
              <w:jc w:val="center"/>
              <w:rPr>
                <w:rFonts w:ascii="Calibri" w:eastAsia="Times New Roman" w:hAnsi="Calibri" w:cs="Calibri"/>
                <w:lang w:eastAsia="en-GB"/>
              </w:rPr>
            </w:pPr>
            <w:r w:rsidRPr="00A36DAE">
              <w:rPr>
                <w:rFonts w:ascii="Calibri" w:eastAsia="Times New Roman" w:hAnsi="Calibri" w:cs="Calibri"/>
                <w:lang w:eastAsia="en-GB"/>
              </w:rPr>
              <w:t>0.02</w:t>
            </w:r>
          </w:p>
        </w:tc>
      </w:tr>
    </w:tbl>
    <w:p w14:paraId="051B7070" w14:textId="77777777" w:rsidR="00FD060F" w:rsidRDefault="00A36DAE" w:rsidP="00713104">
      <w:pPr>
        <w:spacing w:after="120" w:line="240" w:lineRule="auto"/>
        <w:rPr>
          <w:sz w:val="18"/>
        </w:rPr>
      </w:pPr>
      <w:r w:rsidRPr="00713104">
        <w:rPr>
          <w:sz w:val="18"/>
          <w:vertAlign w:val="superscript"/>
        </w:rPr>
        <w:lastRenderedPageBreak/>
        <w:t xml:space="preserve">a </w:t>
      </w:r>
      <w:r w:rsidR="00FD060F">
        <w:rPr>
          <w:sz w:val="18"/>
        </w:rPr>
        <w:t xml:space="preserve">OR for each year higher in age; </w:t>
      </w:r>
      <w:r w:rsidR="00FD060F">
        <w:rPr>
          <w:sz w:val="18"/>
          <w:vertAlign w:val="superscript"/>
        </w:rPr>
        <w:t>b</w:t>
      </w:r>
      <w:r w:rsidR="00FD060F">
        <w:rPr>
          <w:sz w:val="18"/>
        </w:rPr>
        <w:t xml:space="preserve"> OR for each log(kg) increase in weight; </w:t>
      </w:r>
      <w:r w:rsidR="00FD060F">
        <w:rPr>
          <w:sz w:val="18"/>
          <w:vertAlign w:val="superscript"/>
        </w:rPr>
        <w:t>c</w:t>
      </w:r>
      <w:r w:rsidR="00FD060F">
        <w:rPr>
          <w:sz w:val="18"/>
        </w:rPr>
        <w:t xml:space="preserve"> OR for each cm increase in height;</w:t>
      </w:r>
    </w:p>
    <w:p w14:paraId="0A2971F5" w14:textId="68FE4985" w:rsidR="00A36DAE" w:rsidRDefault="00FD060F" w:rsidP="00713104">
      <w:pPr>
        <w:spacing w:after="120" w:line="240" w:lineRule="auto"/>
        <w:rPr>
          <w:sz w:val="18"/>
        </w:rPr>
      </w:pPr>
      <w:r>
        <w:rPr>
          <w:sz w:val="18"/>
        </w:rPr>
        <w:t xml:space="preserve"> </w:t>
      </w:r>
      <w:r>
        <w:rPr>
          <w:sz w:val="18"/>
          <w:vertAlign w:val="superscript"/>
        </w:rPr>
        <w:t xml:space="preserve">d </w:t>
      </w:r>
      <w:r w:rsidR="00A36DAE" w:rsidRPr="00713104">
        <w:rPr>
          <w:sz w:val="18"/>
        </w:rPr>
        <w:t>in a subgroup of study participants with a FRAX</w:t>
      </w:r>
      <w:r w:rsidR="00713104">
        <w:t>®</w:t>
      </w:r>
      <w:r w:rsidR="00A36DAE" w:rsidRPr="00713104">
        <w:rPr>
          <w:sz w:val="18"/>
        </w:rPr>
        <w:t xml:space="preserve"> category using BMD</w:t>
      </w:r>
    </w:p>
    <w:p w14:paraId="1B535819" w14:textId="77777777" w:rsidR="000801A6" w:rsidRDefault="000801A6" w:rsidP="00713104">
      <w:pPr>
        <w:spacing w:after="120" w:line="240" w:lineRule="auto"/>
        <w:rPr>
          <w:sz w:val="18"/>
        </w:rPr>
      </w:pPr>
    </w:p>
    <w:p w14:paraId="78BDE5D7" w14:textId="7D04DB28" w:rsidR="000801A6" w:rsidRPr="005C3AEF" w:rsidRDefault="000801A6" w:rsidP="00713104">
      <w:pPr>
        <w:spacing w:after="120" w:line="360" w:lineRule="auto"/>
        <w:rPr>
          <w:b/>
        </w:rPr>
      </w:pPr>
    </w:p>
    <w:sectPr w:rsidR="000801A6" w:rsidRPr="005C3AEF" w:rsidSect="0042677B">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69042E" w14:textId="77777777" w:rsidR="00B9178C" w:rsidRDefault="00B9178C" w:rsidP="00823D69">
      <w:pPr>
        <w:spacing w:after="0" w:line="240" w:lineRule="auto"/>
      </w:pPr>
      <w:r>
        <w:separator/>
      </w:r>
    </w:p>
  </w:endnote>
  <w:endnote w:type="continuationSeparator" w:id="0">
    <w:p w14:paraId="51C6F068" w14:textId="77777777" w:rsidR="00B9178C" w:rsidRDefault="00B9178C" w:rsidP="00823D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6750776"/>
      <w:docPartObj>
        <w:docPartGallery w:val="Page Numbers (Bottom of Page)"/>
        <w:docPartUnique/>
      </w:docPartObj>
    </w:sdtPr>
    <w:sdtEndPr>
      <w:rPr>
        <w:noProof/>
      </w:rPr>
    </w:sdtEndPr>
    <w:sdtContent>
      <w:p w14:paraId="4ACDCED0" w14:textId="5B3975FE" w:rsidR="00C6520E" w:rsidRDefault="00C6520E" w:rsidP="002D02AA">
        <w:pPr>
          <w:pStyle w:val="Footer"/>
          <w:jc w:val="right"/>
        </w:pPr>
        <w:r>
          <w:fldChar w:fldCharType="begin"/>
        </w:r>
        <w:r>
          <w:instrText xml:space="preserve"> PAGE   \* MERGEFORMAT </w:instrText>
        </w:r>
        <w:r>
          <w:fldChar w:fldCharType="separate"/>
        </w:r>
        <w:r w:rsidR="00D925B5">
          <w:rPr>
            <w:noProof/>
          </w:rPr>
          <w:t>1</w:t>
        </w:r>
        <w:r>
          <w:rPr>
            <w:noProof/>
          </w:rPr>
          <w:fldChar w:fldCharType="end"/>
        </w:r>
      </w:p>
    </w:sdtContent>
  </w:sdt>
  <w:p w14:paraId="57961617" w14:textId="77777777" w:rsidR="00C6520E" w:rsidRDefault="00C6520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5F94EF" w14:textId="77777777" w:rsidR="00B9178C" w:rsidRDefault="00B9178C" w:rsidP="00823D69">
      <w:pPr>
        <w:spacing w:after="0" w:line="240" w:lineRule="auto"/>
      </w:pPr>
      <w:r>
        <w:separator/>
      </w:r>
    </w:p>
  </w:footnote>
  <w:footnote w:type="continuationSeparator" w:id="0">
    <w:p w14:paraId="60210955" w14:textId="77777777" w:rsidR="00B9178C" w:rsidRDefault="00B9178C" w:rsidP="00823D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12309D"/>
    <w:multiLevelType w:val="hybridMultilevel"/>
    <w:tmpl w:val="502620E8"/>
    <w:lvl w:ilvl="0" w:tplc="A11E6C2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72C7D5B"/>
    <w:multiLevelType w:val="hybridMultilevel"/>
    <w:tmpl w:val="C38A28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88B1760"/>
    <w:multiLevelType w:val="hybridMultilevel"/>
    <w:tmpl w:val="CDF0F874"/>
    <w:lvl w:ilvl="0" w:tplc="44C84102">
      <w:start w:val="1"/>
      <w:numFmt w:val="bullet"/>
      <w:lvlText w:val="•"/>
      <w:lvlJc w:val="left"/>
      <w:pPr>
        <w:tabs>
          <w:tab w:val="num" w:pos="720"/>
        </w:tabs>
        <w:ind w:left="720" w:hanging="360"/>
      </w:pPr>
      <w:rPr>
        <w:rFonts w:ascii="Arial" w:hAnsi="Arial" w:hint="default"/>
      </w:rPr>
    </w:lvl>
    <w:lvl w:ilvl="1" w:tplc="6DFA683C" w:tentative="1">
      <w:start w:val="1"/>
      <w:numFmt w:val="bullet"/>
      <w:lvlText w:val="•"/>
      <w:lvlJc w:val="left"/>
      <w:pPr>
        <w:tabs>
          <w:tab w:val="num" w:pos="1440"/>
        </w:tabs>
        <w:ind w:left="1440" w:hanging="360"/>
      </w:pPr>
      <w:rPr>
        <w:rFonts w:ascii="Arial" w:hAnsi="Arial" w:hint="default"/>
      </w:rPr>
    </w:lvl>
    <w:lvl w:ilvl="2" w:tplc="624C5924" w:tentative="1">
      <w:start w:val="1"/>
      <w:numFmt w:val="bullet"/>
      <w:lvlText w:val="•"/>
      <w:lvlJc w:val="left"/>
      <w:pPr>
        <w:tabs>
          <w:tab w:val="num" w:pos="2160"/>
        </w:tabs>
        <w:ind w:left="2160" w:hanging="360"/>
      </w:pPr>
      <w:rPr>
        <w:rFonts w:ascii="Arial" w:hAnsi="Arial" w:hint="default"/>
      </w:rPr>
    </w:lvl>
    <w:lvl w:ilvl="3" w:tplc="18783390" w:tentative="1">
      <w:start w:val="1"/>
      <w:numFmt w:val="bullet"/>
      <w:lvlText w:val="•"/>
      <w:lvlJc w:val="left"/>
      <w:pPr>
        <w:tabs>
          <w:tab w:val="num" w:pos="2880"/>
        </w:tabs>
        <w:ind w:left="2880" w:hanging="360"/>
      </w:pPr>
      <w:rPr>
        <w:rFonts w:ascii="Arial" w:hAnsi="Arial" w:hint="default"/>
      </w:rPr>
    </w:lvl>
    <w:lvl w:ilvl="4" w:tplc="A732DDA4" w:tentative="1">
      <w:start w:val="1"/>
      <w:numFmt w:val="bullet"/>
      <w:lvlText w:val="•"/>
      <w:lvlJc w:val="left"/>
      <w:pPr>
        <w:tabs>
          <w:tab w:val="num" w:pos="3600"/>
        </w:tabs>
        <w:ind w:left="3600" w:hanging="360"/>
      </w:pPr>
      <w:rPr>
        <w:rFonts w:ascii="Arial" w:hAnsi="Arial" w:hint="default"/>
      </w:rPr>
    </w:lvl>
    <w:lvl w:ilvl="5" w:tplc="6FFED7C6" w:tentative="1">
      <w:start w:val="1"/>
      <w:numFmt w:val="bullet"/>
      <w:lvlText w:val="•"/>
      <w:lvlJc w:val="left"/>
      <w:pPr>
        <w:tabs>
          <w:tab w:val="num" w:pos="4320"/>
        </w:tabs>
        <w:ind w:left="4320" w:hanging="360"/>
      </w:pPr>
      <w:rPr>
        <w:rFonts w:ascii="Arial" w:hAnsi="Arial" w:hint="default"/>
      </w:rPr>
    </w:lvl>
    <w:lvl w:ilvl="6" w:tplc="73AE56D4" w:tentative="1">
      <w:start w:val="1"/>
      <w:numFmt w:val="bullet"/>
      <w:lvlText w:val="•"/>
      <w:lvlJc w:val="left"/>
      <w:pPr>
        <w:tabs>
          <w:tab w:val="num" w:pos="5040"/>
        </w:tabs>
        <w:ind w:left="5040" w:hanging="360"/>
      </w:pPr>
      <w:rPr>
        <w:rFonts w:ascii="Arial" w:hAnsi="Arial" w:hint="default"/>
      </w:rPr>
    </w:lvl>
    <w:lvl w:ilvl="7" w:tplc="5C801C06" w:tentative="1">
      <w:start w:val="1"/>
      <w:numFmt w:val="bullet"/>
      <w:lvlText w:val="•"/>
      <w:lvlJc w:val="left"/>
      <w:pPr>
        <w:tabs>
          <w:tab w:val="num" w:pos="5760"/>
        </w:tabs>
        <w:ind w:left="5760" w:hanging="360"/>
      </w:pPr>
      <w:rPr>
        <w:rFonts w:ascii="Arial" w:hAnsi="Arial" w:hint="default"/>
      </w:rPr>
    </w:lvl>
    <w:lvl w:ilvl="8" w:tplc="6F488B0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ACA26CB"/>
    <w:multiLevelType w:val="hybridMultilevel"/>
    <w:tmpl w:val="5B320C90"/>
    <w:lvl w:ilvl="0" w:tplc="0E10F958">
      <w:start w:val="1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05C2BF4"/>
    <w:multiLevelType w:val="hybridMultilevel"/>
    <w:tmpl w:val="B20268DA"/>
    <w:lvl w:ilvl="0" w:tplc="CD06D76A">
      <w:start w:val="1"/>
      <w:numFmt w:val="bullet"/>
      <w:lvlText w:val="•"/>
      <w:lvlJc w:val="left"/>
      <w:pPr>
        <w:tabs>
          <w:tab w:val="num" w:pos="720"/>
        </w:tabs>
        <w:ind w:left="720" w:hanging="360"/>
      </w:pPr>
      <w:rPr>
        <w:rFonts w:ascii="Arial" w:hAnsi="Arial" w:hint="default"/>
      </w:rPr>
    </w:lvl>
    <w:lvl w:ilvl="1" w:tplc="8BB87E0E" w:tentative="1">
      <w:start w:val="1"/>
      <w:numFmt w:val="bullet"/>
      <w:lvlText w:val="•"/>
      <w:lvlJc w:val="left"/>
      <w:pPr>
        <w:tabs>
          <w:tab w:val="num" w:pos="1440"/>
        </w:tabs>
        <w:ind w:left="1440" w:hanging="360"/>
      </w:pPr>
      <w:rPr>
        <w:rFonts w:ascii="Arial" w:hAnsi="Arial" w:hint="default"/>
      </w:rPr>
    </w:lvl>
    <w:lvl w:ilvl="2" w:tplc="7E563F88" w:tentative="1">
      <w:start w:val="1"/>
      <w:numFmt w:val="bullet"/>
      <w:lvlText w:val="•"/>
      <w:lvlJc w:val="left"/>
      <w:pPr>
        <w:tabs>
          <w:tab w:val="num" w:pos="2160"/>
        </w:tabs>
        <w:ind w:left="2160" w:hanging="360"/>
      </w:pPr>
      <w:rPr>
        <w:rFonts w:ascii="Arial" w:hAnsi="Arial" w:hint="default"/>
      </w:rPr>
    </w:lvl>
    <w:lvl w:ilvl="3" w:tplc="D2F6B71E" w:tentative="1">
      <w:start w:val="1"/>
      <w:numFmt w:val="bullet"/>
      <w:lvlText w:val="•"/>
      <w:lvlJc w:val="left"/>
      <w:pPr>
        <w:tabs>
          <w:tab w:val="num" w:pos="2880"/>
        </w:tabs>
        <w:ind w:left="2880" w:hanging="360"/>
      </w:pPr>
      <w:rPr>
        <w:rFonts w:ascii="Arial" w:hAnsi="Arial" w:hint="default"/>
      </w:rPr>
    </w:lvl>
    <w:lvl w:ilvl="4" w:tplc="A33CB5A4" w:tentative="1">
      <w:start w:val="1"/>
      <w:numFmt w:val="bullet"/>
      <w:lvlText w:val="•"/>
      <w:lvlJc w:val="left"/>
      <w:pPr>
        <w:tabs>
          <w:tab w:val="num" w:pos="3600"/>
        </w:tabs>
        <w:ind w:left="3600" w:hanging="360"/>
      </w:pPr>
      <w:rPr>
        <w:rFonts w:ascii="Arial" w:hAnsi="Arial" w:hint="default"/>
      </w:rPr>
    </w:lvl>
    <w:lvl w:ilvl="5" w:tplc="CDD85AA6" w:tentative="1">
      <w:start w:val="1"/>
      <w:numFmt w:val="bullet"/>
      <w:lvlText w:val="•"/>
      <w:lvlJc w:val="left"/>
      <w:pPr>
        <w:tabs>
          <w:tab w:val="num" w:pos="4320"/>
        </w:tabs>
        <w:ind w:left="4320" w:hanging="360"/>
      </w:pPr>
      <w:rPr>
        <w:rFonts w:ascii="Arial" w:hAnsi="Arial" w:hint="default"/>
      </w:rPr>
    </w:lvl>
    <w:lvl w:ilvl="6" w:tplc="F822BC52" w:tentative="1">
      <w:start w:val="1"/>
      <w:numFmt w:val="bullet"/>
      <w:lvlText w:val="•"/>
      <w:lvlJc w:val="left"/>
      <w:pPr>
        <w:tabs>
          <w:tab w:val="num" w:pos="5040"/>
        </w:tabs>
        <w:ind w:left="5040" w:hanging="360"/>
      </w:pPr>
      <w:rPr>
        <w:rFonts w:ascii="Arial" w:hAnsi="Arial" w:hint="default"/>
      </w:rPr>
    </w:lvl>
    <w:lvl w:ilvl="7" w:tplc="3B300BDA" w:tentative="1">
      <w:start w:val="1"/>
      <w:numFmt w:val="bullet"/>
      <w:lvlText w:val="•"/>
      <w:lvlJc w:val="left"/>
      <w:pPr>
        <w:tabs>
          <w:tab w:val="num" w:pos="5760"/>
        </w:tabs>
        <w:ind w:left="5760" w:hanging="360"/>
      </w:pPr>
      <w:rPr>
        <w:rFonts w:ascii="Arial" w:hAnsi="Arial" w:hint="default"/>
      </w:rPr>
    </w:lvl>
    <w:lvl w:ilvl="8" w:tplc="FDC40EC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7F85253"/>
    <w:multiLevelType w:val="hybridMultilevel"/>
    <w:tmpl w:val="9B22FBE8"/>
    <w:lvl w:ilvl="0" w:tplc="615C8C5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2"/>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steoporosis Int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p0w2r505hvs222essdtvfrfxer9w0spesp9e&quot;&gt;NCH EN&lt;record-ids&gt;&lt;item&gt;4932&lt;/item&gt;&lt;item&gt;5481&lt;/item&gt;&lt;item&gt;6605&lt;/item&gt;&lt;item&gt;6720&lt;/item&gt;&lt;item&gt;7018&lt;/item&gt;&lt;item&gt;7083&lt;/item&gt;&lt;item&gt;7223&lt;/item&gt;&lt;item&gt;7312&lt;/item&gt;&lt;item&gt;7399&lt;/item&gt;&lt;item&gt;7401&lt;/item&gt;&lt;item&gt;7407&lt;/item&gt;&lt;item&gt;7428&lt;/item&gt;&lt;item&gt;7438&lt;/item&gt;&lt;item&gt;7439&lt;/item&gt;&lt;item&gt;7443&lt;/item&gt;&lt;item&gt;7467&lt;/item&gt;&lt;item&gt;7469&lt;/item&gt;&lt;item&gt;7471&lt;/item&gt;&lt;item&gt;7472&lt;/item&gt;&lt;item&gt;7474&lt;/item&gt;&lt;item&gt;7476&lt;/item&gt;&lt;item&gt;7477&lt;/item&gt;&lt;item&gt;7660&lt;/item&gt;&lt;item&gt;7699&lt;/item&gt;&lt;/record-ids&gt;&lt;/item&gt;&lt;/Libraries&gt;"/>
  </w:docVars>
  <w:rsids>
    <w:rsidRoot w:val="00223A2C"/>
    <w:rsid w:val="000027F0"/>
    <w:rsid w:val="000100B5"/>
    <w:rsid w:val="00015853"/>
    <w:rsid w:val="00021A71"/>
    <w:rsid w:val="00026DDF"/>
    <w:rsid w:val="000303E6"/>
    <w:rsid w:val="000308E4"/>
    <w:rsid w:val="000326FD"/>
    <w:rsid w:val="0005420E"/>
    <w:rsid w:val="00055D5C"/>
    <w:rsid w:val="00061D19"/>
    <w:rsid w:val="00061F17"/>
    <w:rsid w:val="0006336D"/>
    <w:rsid w:val="00064743"/>
    <w:rsid w:val="00064889"/>
    <w:rsid w:val="000648F7"/>
    <w:rsid w:val="00066D8C"/>
    <w:rsid w:val="00067FC2"/>
    <w:rsid w:val="00072029"/>
    <w:rsid w:val="00073143"/>
    <w:rsid w:val="00075361"/>
    <w:rsid w:val="000801A6"/>
    <w:rsid w:val="00082C31"/>
    <w:rsid w:val="00084A51"/>
    <w:rsid w:val="00085E6F"/>
    <w:rsid w:val="00093118"/>
    <w:rsid w:val="000933C7"/>
    <w:rsid w:val="00094C63"/>
    <w:rsid w:val="00096767"/>
    <w:rsid w:val="00096F38"/>
    <w:rsid w:val="00096FE9"/>
    <w:rsid w:val="000A5AF3"/>
    <w:rsid w:val="000C0167"/>
    <w:rsid w:val="000C10DE"/>
    <w:rsid w:val="000C2F6A"/>
    <w:rsid w:val="000C4E98"/>
    <w:rsid w:val="000D1920"/>
    <w:rsid w:val="000D491C"/>
    <w:rsid w:val="000F1D1B"/>
    <w:rsid w:val="00106292"/>
    <w:rsid w:val="001071A0"/>
    <w:rsid w:val="00113CB3"/>
    <w:rsid w:val="00122F3B"/>
    <w:rsid w:val="00123F35"/>
    <w:rsid w:val="001277A0"/>
    <w:rsid w:val="00130059"/>
    <w:rsid w:val="00131A4A"/>
    <w:rsid w:val="0013268B"/>
    <w:rsid w:val="001332BD"/>
    <w:rsid w:val="00134100"/>
    <w:rsid w:val="0016019B"/>
    <w:rsid w:val="001645B3"/>
    <w:rsid w:val="00174129"/>
    <w:rsid w:val="00175E25"/>
    <w:rsid w:val="00180A02"/>
    <w:rsid w:val="00181386"/>
    <w:rsid w:val="00186DBC"/>
    <w:rsid w:val="00192BC6"/>
    <w:rsid w:val="00194D86"/>
    <w:rsid w:val="001B344A"/>
    <w:rsid w:val="001B3744"/>
    <w:rsid w:val="001B53AE"/>
    <w:rsid w:val="001C5998"/>
    <w:rsid w:val="0020334C"/>
    <w:rsid w:val="002048DC"/>
    <w:rsid w:val="00205D6A"/>
    <w:rsid w:val="00206B66"/>
    <w:rsid w:val="0021146A"/>
    <w:rsid w:val="00213FC9"/>
    <w:rsid w:val="0021405A"/>
    <w:rsid w:val="00223A2C"/>
    <w:rsid w:val="00225BB0"/>
    <w:rsid w:val="00226531"/>
    <w:rsid w:val="00230923"/>
    <w:rsid w:val="00234E07"/>
    <w:rsid w:val="002503B6"/>
    <w:rsid w:val="00250EA9"/>
    <w:rsid w:val="00254E09"/>
    <w:rsid w:val="00255AF3"/>
    <w:rsid w:val="002623D6"/>
    <w:rsid w:val="00263061"/>
    <w:rsid w:val="00263948"/>
    <w:rsid w:val="0027167E"/>
    <w:rsid w:val="002721E0"/>
    <w:rsid w:val="00272B62"/>
    <w:rsid w:val="0027710A"/>
    <w:rsid w:val="0028228E"/>
    <w:rsid w:val="00287452"/>
    <w:rsid w:val="00287FEF"/>
    <w:rsid w:val="002A5EFB"/>
    <w:rsid w:val="002B0EC1"/>
    <w:rsid w:val="002B1C81"/>
    <w:rsid w:val="002C130F"/>
    <w:rsid w:val="002D02AA"/>
    <w:rsid w:val="002E23F6"/>
    <w:rsid w:val="002E52C9"/>
    <w:rsid w:val="002E539C"/>
    <w:rsid w:val="002E635C"/>
    <w:rsid w:val="002E6673"/>
    <w:rsid w:val="002F15FA"/>
    <w:rsid w:val="00300937"/>
    <w:rsid w:val="003139FC"/>
    <w:rsid w:val="003163FF"/>
    <w:rsid w:val="003171BB"/>
    <w:rsid w:val="00320419"/>
    <w:rsid w:val="00320782"/>
    <w:rsid w:val="00331C03"/>
    <w:rsid w:val="00334DA1"/>
    <w:rsid w:val="00337DE6"/>
    <w:rsid w:val="00351F60"/>
    <w:rsid w:val="00355C02"/>
    <w:rsid w:val="003820BD"/>
    <w:rsid w:val="00385465"/>
    <w:rsid w:val="00394A91"/>
    <w:rsid w:val="003C5AD8"/>
    <w:rsid w:val="003D1787"/>
    <w:rsid w:val="003E1583"/>
    <w:rsid w:val="003E7EB9"/>
    <w:rsid w:val="004002D2"/>
    <w:rsid w:val="004032F5"/>
    <w:rsid w:val="00410579"/>
    <w:rsid w:val="0041443B"/>
    <w:rsid w:val="00415066"/>
    <w:rsid w:val="00422FEE"/>
    <w:rsid w:val="0042677B"/>
    <w:rsid w:val="00432DC7"/>
    <w:rsid w:val="004367B8"/>
    <w:rsid w:val="00451651"/>
    <w:rsid w:val="00452FBC"/>
    <w:rsid w:val="004534A4"/>
    <w:rsid w:val="004556BE"/>
    <w:rsid w:val="00465D5C"/>
    <w:rsid w:val="0046723A"/>
    <w:rsid w:val="004711EB"/>
    <w:rsid w:val="004805CE"/>
    <w:rsid w:val="00481254"/>
    <w:rsid w:val="00486EBC"/>
    <w:rsid w:val="004A015F"/>
    <w:rsid w:val="004A4B82"/>
    <w:rsid w:val="004B3A29"/>
    <w:rsid w:val="004B45EE"/>
    <w:rsid w:val="004C0BD3"/>
    <w:rsid w:val="004C2EE2"/>
    <w:rsid w:val="004C59C6"/>
    <w:rsid w:val="004D679E"/>
    <w:rsid w:val="004E2A29"/>
    <w:rsid w:val="004E2AD1"/>
    <w:rsid w:val="004F4D6F"/>
    <w:rsid w:val="004F5B92"/>
    <w:rsid w:val="004F6BCC"/>
    <w:rsid w:val="00500096"/>
    <w:rsid w:val="00501555"/>
    <w:rsid w:val="005023B0"/>
    <w:rsid w:val="005053EA"/>
    <w:rsid w:val="00514D3E"/>
    <w:rsid w:val="00524580"/>
    <w:rsid w:val="005247CE"/>
    <w:rsid w:val="00531F3C"/>
    <w:rsid w:val="00537306"/>
    <w:rsid w:val="0054725D"/>
    <w:rsid w:val="00547379"/>
    <w:rsid w:val="0055533C"/>
    <w:rsid w:val="00567069"/>
    <w:rsid w:val="005711FA"/>
    <w:rsid w:val="005715D7"/>
    <w:rsid w:val="0057215B"/>
    <w:rsid w:val="005821B2"/>
    <w:rsid w:val="00595852"/>
    <w:rsid w:val="005977C0"/>
    <w:rsid w:val="005A2395"/>
    <w:rsid w:val="005A429D"/>
    <w:rsid w:val="005B0972"/>
    <w:rsid w:val="005B3AC4"/>
    <w:rsid w:val="005C01C2"/>
    <w:rsid w:val="005C3AEF"/>
    <w:rsid w:val="005F1752"/>
    <w:rsid w:val="005F17FE"/>
    <w:rsid w:val="005F3FC8"/>
    <w:rsid w:val="005F483A"/>
    <w:rsid w:val="00604646"/>
    <w:rsid w:val="00604FC3"/>
    <w:rsid w:val="00607D9B"/>
    <w:rsid w:val="00610102"/>
    <w:rsid w:val="00614155"/>
    <w:rsid w:val="006215CE"/>
    <w:rsid w:val="00633A11"/>
    <w:rsid w:val="00637F9F"/>
    <w:rsid w:val="006443FB"/>
    <w:rsid w:val="006451FD"/>
    <w:rsid w:val="00650B67"/>
    <w:rsid w:val="006623A6"/>
    <w:rsid w:val="0066539D"/>
    <w:rsid w:val="00673996"/>
    <w:rsid w:val="00674B06"/>
    <w:rsid w:val="00680D6E"/>
    <w:rsid w:val="006822C2"/>
    <w:rsid w:val="00686121"/>
    <w:rsid w:val="00687B21"/>
    <w:rsid w:val="00694A1C"/>
    <w:rsid w:val="006A2D96"/>
    <w:rsid w:val="006A779A"/>
    <w:rsid w:val="006B5FFF"/>
    <w:rsid w:val="006E1A55"/>
    <w:rsid w:val="006E6257"/>
    <w:rsid w:val="006F34E0"/>
    <w:rsid w:val="006F421B"/>
    <w:rsid w:val="00705154"/>
    <w:rsid w:val="00713104"/>
    <w:rsid w:val="00720060"/>
    <w:rsid w:val="007331CB"/>
    <w:rsid w:val="0073401D"/>
    <w:rsid w:val="0073560E"/>
    <w:rsid w:val="00737C17"/>
    <w:rsid w:val="00742347"/>
    <w:rsid w:val="00744AB1"/>
    <w:rsid w:val="00747471"/>
    <w:rsid w:val="0075337E"/>
    <w:rsid w:val="00754797"/>
    <w:rsid w:val="007552B8"/>
    <w:rsid w:val="007560B5"/>
    <w:rsid w:val="0076764E"/>
    <w:rsid w:val="00773F94"/>
    <w:rsid w:val="00774ACA"/>
    <w:rsid w:val="00775489"/>
    <w:rsid w:val="0078145B"/>
    <w:rsid w:val="007867FD"/>
    <w:rsid w:val="00793F99"/>
    <w:rsid w:val="007A1749"/>
    <w:rsid w:val="007D46E4"/>
    <w:rsid w:val="007D5F7A"/>
    <w:rsid w:val="007E0728"/>
    <w:rsid w:val="007E71F7"/>
    <w:rsid w:val="007F2615"/>
    <w:rsid w:val="007F5D7B"/>
    <w:rsid w:val="00802474"/>
    <w:rsid w:val="008147F2"/>
    <w:rsid w:val="00823D69"/>
    <w:rsid w:val="00824045"/>
    <w:rsid w:val="0082567C"/>
    <w:rsid w:val="00841DB7"/>
    <w:rsid w:val="00845085"/>
    <w:rsid w:val="00847134"/>
    <w:rsid w:val="008532F9"/>
    <w:rsid w:val="00856223"/>
    <w:rsid w:val="0086146E"/>
    <w:rsid w:val="00864546"/>
    <w:rsid w:val="00864826"/>
    <w:rsid w:val="0086699E"/>
    <w:rsid w:val="00871A57"/>
    <w:rsid w:val="00872AB1"/>
    <w:rsid w:val="00872C0B"/>
    <w:rsid w:val="00874A2F"/>
    <w:rsid w:val="0087799A"/>
    <w:rsid w:val="0088329F"/>
    <w:rsid w:val="00894FBE"/>
    <w:rsid w:val="0089775B"/>
    <w:rsid w:val="008A1F31"/>
    <w:rsid w:val="008A6B46"/>
    <w:rsid w:val="008A7EAD"/>
    <w:rsid w:val="008B4F89"/>
    <w:rsid w:val="008C0E6B"/>
    <w:rsid w:val="008C450A"/>
    <w:rsid w:val="008D1B44"/>
    <w:rsid w:val="008E1535"/>
    <w:rsid w:val="008E3313"/>
    <w:rsid w:val="00900E7A"/>
    <w:rsid w:val="00902659"/>
    <w:rsid w:val="00922938"/>
    <w:rsid w:val="00926B66"/>
    <w:rsid w:val="00933225"/>
    <w:rsid w:val="00947737"/>
    <w:rsid w:val="00951EE1"/>
    <w:rsid w:val="009616F8"/>
    <w:rsid w:val="0096300E"/>
    <w:rsid w:val="009633EE"/>
    <w:rsid w:val="00967735"/>
    <w:rsid w:val="00967DFA"/>
    <w:rsid w:val="00973F8B"/>
    <w:rsid w:val="00985055"/>
    <w:rsid w:val="00986360"/>
    <w:rsid w:val="0098651B"/>
    <w:rsid w:val="009907B9"/>
    <w:rsid w:val="00990E13"/>
    <w:rsid w:val="009A4F2F"/>
    <w:rsid w:val="009B1F69"/>
    <w:rsid w:val="009C11B5"/>
    <w:rsid w:val="009D0DF4"/>
    <w:rsid w:val="009D27A8"/>
    <w:rsid w:val="009D412D"/>
    <w:rsid w:val="009D5318"/>
    <w:rsid w:val="009E1979"/>
    <w:rsid w:val="009E7AA1"/>
    <w:rsid w:val="009F0819"/>
    <w:rsid w:val="009F2CB6"/>
    <w:rsid w:val="00A0379C"/>
    <w:rsid w:val="00A20300"/>
    <w:rsid w:val="00A20860"/>
    <w:rsid w:val="00A21750"/>
    <w:rsid w:val="00A2787F"/>
    <w:rsid w:val="00A33EC7"/>
    <w:rsid w:val="00A34561"/>
    <w:rsid w:val="00A35C90"/>
    <w:rsid w:val="00A36DAE"/>
    <w:rsid w:val="00A552F6"/>
    <w:rsid w:val="00A603A0"/>
    <w:rsid w:val="00A67304"/>
    <w:rsid w:val="00A74388"/>
    <w:rsid w:val="00A87247"/>
    <w:rsid w:val="00AA0B98"/>
    <w:rsid w:val="00AA5FDF"/>
    <w:rsid w:val="00AB0586"/>
    <w:rsid w:val="00AB7A39"/>
    <w:rsid w:val="00AC133A"/>
    <w:rsid w:val="00AC3061"/>
    <w:rsid w:val="00AD3523"/>
    <w:rsid w:val="00AE5E88"/>
    <w:rsid w:val="00AE6146"/>
    <w:rsid w:val="00AE7996"/>
    <w:rsid w:val="00AF1523"/>
    <w:rsid w:val="00AF5FB9"/>
    <w:rsid w:val="00AF71E7"/>
    <w:rsid w:val="00B00E9D"/>
    <w:rsid w:val="00B02FC4"/>
    <w:rsid w:val="00B075A3"/>
    <w:rsid w:val="00B113F1"/>
    <w:rsid w:val="00B1164E"/>
    <w:rsid w:val="00B12673"/>
    <w:rsid w:val="00B153A6"/>
    <w:rsid w:val="00B164F8"/>
    <w:rsid w:val="00B22A3A"/>
    <w:rsid w:val="00B3754A"/>
    <w:rsid w:val="00B45CBE"/>
    <w:rsid w:val="00B519ED"/>
    <w:rsid w:val="00B5237A"/>
    <w:rsid w:val="00B53719"/>
    <w:rsid w:val="00B56937"/>
    <w:rsid w:val="00B576A5"/>
    <w:rsid w:val="00B620E0"/>
    <w:rsid w:val="00B76E4E"/>
    <w:rsid w:val="00B87144"/>
    <w:rsid w:val="00B9178C"/>
    <w:rsid w:val="00B9693D"/>
    <w:rsid w:val="00B970F5"/>
    <w:rsid w:val="00BA1289"/>
    <w:rsid w:val="00BA2406"/>
    <w:rsid w:val="00BB06C0"/>
    <w:rsid w:val="00BC3D4A"/>
    <w:rsid w:val="00BD3129"/>
    <w:rsid w:val="00C21077"/>
    <w:rsid w:val="00C2189A"/>
    <w:rsid w:val="00C23E38"/>
    <w:rsid w:val="00C24583"/>
    <w:rsid w:val="00C25A88"/>
    <w:rsid w:val="00C326EC"/>
    <w:rsid w:val="00C340A7"/>
    <w:rsid w:val="00C35A01"/>
    <w:rsid w:val="00C4758A"/>
    <w:rsid w:val="00C60659"/>
    <w:rsid w:val="00C65194"/>
    <w:rsid w:val="00C6520E"/>
    <w:rsid w:val="00C73D74"/>
    <w:rsid w:val="00C829AD"/>
    <w:rsid w:val="00C8536F"/>
    <w:rsid w:val="00C906FF"/>
    <w:rsid w:val="00C90798"/>
    <w:rsid w:val="00CB268F"/>
    <w:rsid w:val="00CB3296"/>
    <w:rsid w:val="00CB7282"/>
    <w:rsid w:val="00CC3633"/>
    <w:rsid w:val="00CC3750"/>
    <w:rsid w:val="00CC512B"/>
    <w:rsid w:val="00CD0CD8"/>
    <w:rsid w:val="00CD3CE4"/>
    <w:rsid w:val="00CD7838"/>
    <w:rsid w:val="00CF3127"/>
    <w:rsid w:val="00CF47D2"/>
    <w:rsid w:val="00CF605F"/>
    <w:rsid w:val="00D1181F"/>
    <w:rsid w:val="00D12D63"/>
    <w:rsid w:val="00D14842"/>
    <w:rsid w:val="00D24B20"/>
    <w:rsid w:val="00D27FB7"/>
    <w:rsid w:val="00D42590"/>
    <w:rsid w:val="00D62A92"/>
    <w:rsid w:val="00D63460"/>
    <w:rsid w:val="00D7078C"/>
    <w:rsid w:val="00D74C09"/>
    <w:rsid w:val="00D815B7"/>
    <w:rsid w:val="00D81CDD"/>
    <w:rsid w:val="00D87282"/>
    <w:rsid w:val="00D87C2D"/>
    <w:rsid w:val="00D925B5"/>
    <w:rsid w:val="00D93825"/>
    <w:rsid w:val="00D9442F"/>
    <w:rsid w:val="00D96EA7"/>
    <w:rsid w:val="00DA53ED"/>
    <w:rsid w:val="00DA76A1"/>
    <w:rsid w:val="00DE775F"/>
    <w:rsid w:val="00DF2057"/>
    <w:rsid w:val="00E13468"/>
    <w:rsid w:val="00E14778"/>
    <w:rsid w:val="00E1496A"/>
    <w:rsid w:val="00E21653"/>
    <w:rsid w:val="00E22350"/>
    <w:rsid w:val="00E238E0"/>
    <w:rsid w:val="00E24230"/>
    <w:rsid w:val="00E30627"/>
    <w:rsid w:val="00E34EFC"/>
    <w:rsid w:val="00E36318"/>
    <w:rsid w:val="00E4063B"/>
    <w:rsid w:val="00E410A9"/>
    <w:rsid w:val="00E45315"/>
    <w:rsid w:val="00E5671C"/>
    <w:rsid w:val="00E6348D"/>
    <w:rsid w:val="00E657E6"/>
    <w:rsid w:val="00E67B78"/>
    <w:rsid w:val="00E71C4D"/>
    <w:rsid w:val="00E80C2F"/>
    <w:rsid w:val="00E9137D"/>
    <w:rsid w:val="00E9574C"/>
    <w:rsid w:val="00E969DE"/>
    <w:rsid w:val="00EB7F39"/>
    <w:rsid w:val="00EE029F"/>
    <w:rsid w:val="00EE0D33"/>
    <w:rsid w:val="00EE1B22"/>
    <w:rsid w:val="00EE3CEF"/>
    <w:rsid w:val="00EE574E"/>
    <w:rsid w:val="00EF12E8"/>
    <w:rsid w:val="00EF3EA9"/>
    <w:rsid w:val="00F04DC0"/>
    <w:rsid w:val="00F173BF"/>
    <w:rsid w:val="00F259AC"/>
    <w:rsid w:val="00F31D3E"/>
    <w:rsid w:val="00F40E05"/>
    <w:rsid w:val="00F546DC"/>
    <w:rsid w:val="00F62E9F"/>
    <w:rsid w:val="00F653D2"/>
    <w:rsid w:val="00F668D3"/>
    <w:rsid w:val="00F72772"/>
    <w:rsid w:val="00F727AF"/>
    <w:rsid w:val="00F72C77"/>
    <w:rsid w:val="00F731F4"/>
    <w:rsid w:val="00F73DC8"/>
    <w:rsid w:val="00F7728B"/>
    <w:rsid w:val="00F96BC0"/>
    <w:rsid w:val="00FA5F24"/>
    <w:rsid w:val="00FA6DFD"/>
    <w:rsid w:val="00FB42A6"/>
    <w:rsid w:val="00FB445E"/>
    <w:rsid w:val="00FD060F"/>
    <w:rsid w:val="00FD09BA"/>
    <w:rsid w:val="00FE2766"/>
    <w:rsid w:val="00FE3047"/>
    <w:rsid w:val="00FE458E"/>
    <w:rsid w:val="00FF2B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7204FF5"/>
  <w15:docId w15:val="{061FC0F4-4167-460E-84D7-172CF7EC7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4129"/>
    <w:pPr>
      <w:ind w:left="720"/>
      <w:contextualSpacing/>
    </w:pPr>
  </w:style>
  <w:style w:type="paragraph" w:styleId="Caption">
    <w:name w:val="caption"/>
    <w:basedOn w:val="Normal"/>
    <w:next w:val="Normal"/>
    <w:uiPriority w:val="35"/>
    <w:unhideWhenUsed/>
    <w:qFormat/>
    <w:rsid w:val="005053EA"/>
    <w:pPr>
      <w:spacing w:after="200" w:line="240" w:lineRule="auto"/>
    </w:pPr>
    <w:rPr>
      <w:i/>
      <w:iCs/>
      <w:color w:val="44546A" w:themeColor="text2"/>
      <w:sz w:val="18"/>
      <w:szCs w:val="18"/>
    </w:rPr>
  </w:style>
  <w:style w:type="paragraph" w:styleId="NormalWeb">
    <w:name w:val="Normal (Web)"/>
    <w:basedOn w:val="Normal"/>
    <w:uiPriority w:val="99"/>
    <w:semiHidden/>
    <w:unhideWhenUsed/>
    <w:rsid w:val="00D815B7"/>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alloonText">
    <w:name w:val="Balloon Text"/>
    <w:basedOn w:val="Normal"/>
    <w:link w:val="BalloonTextChar"/>
    <w:uiPriority w:val="99"/>
    <w:semiHidden/>
    <w:unhideWhenUsed/>
    <w:rsid w:val="00A87247"/>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A87247"/>
    <w:rPr>
      <w:rFonts w:ascii="Arial" w:hAnsi="Arial" w:cs="Arial"/>
      <w:sz w:val="18"/>
      <w:szCs w:val="18"/>
    </w:rPr>
  </w:style>
  <w:style w:type="paragraph" w:customStyle="1" w:styleId="EndNoteBibliographyTitle">
    <w:name w:val="EndNote Bibliography Title"/>
    <w:basedOn w:val="Normal"/>
    <w:link w:val="EndNoteBibliographyTitleChar"/>
    <w:rsid w:val="00CB268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268F"/>
    <w:rPr>
      <w:rFonts w:ascii="Calibri" w:hAnsi="Calibri" w:cs="Calibri"/>
      <w:noProof/>
      <w:lang w:val="en-US"/>
    </w:rPr>
  </w:style>
  <w:style w:type="paragraph" w:customStyle="1" w:styleId="EndNoteBibliography">
    <w:name w:val="EndNote Bibliography"/>
    <w:basedOn w:val="Normal"/>
    <w:link w:val="EndNoteBibliographyChar"/>
    <w:rsid w:val="00CB268F"/>
    <w:pPr>
      <w:spacing w:line="360"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rsid w:val="00CB268F"/>
    <w:rPr>
      <w:rFonts w:ascii="Calibri" w:hAnsi="Calibri" w:cs="Calibri"/>
      <w:noProof/>
      <w:lang w:val="en-US"/>
    </w:rPr>
  </w:style>
  <w:style w:type="character" w:styleId="Hyperlink">
    <w:name w:val="Hyperlink"/>
    <w:rsid w:val="00754797"/>
    <w:rPr>
      <w:color w:val="0000FF"/>
      <w:u w:val="single"/>
    </w:rPr>
  </w:style>
  <w:style w:type="character" w:styleId="CommentReference">
    <w:name w:val="annotation reference"/>
    <w:basedOn w:val="DefaultParagraphFont"/>
    <w:uiPriority w:val="99"/>
    <w:semiHidden/>
    <w:unhideWhenUsed/>
    <w:rsid w:val="00C23E38"/>
    <w:rPr>
      <w:sz w:val="16"/>
      <w:szCs w:val="16"/>
    </w:rPr>
  </w:style>
  <w:style w:type="paragraph" w:styleId="CommentText">
    <w:name w:val="annotation text"/>
    <w:basedOn w:val="Normal"/>
    <w:link w:val="CommentTextChar"/>
    <w:uiPriority w:val="99"/>
    <w:unhideWhenUsed/>
    <w:rsid w:val="00C23E38"/>
    <w:pPr>
      <w:spacing w:line="240" w:lineRule="auto"/>
    </w:pPr>
    <w:rPr>
      <w:sz w:val="20"/>
      <w:szCs w:val="20"/>
    </w:rPr>
  </w:style>
  <w:style w:type="character" w:customStyle="1" w:styleId="CommentTextChar">
    <w:name w:val="Comment Text Char"/>
    <w:basedOn w:val="DefaultParagraphFont"/>
    <w:link w:val="CommentText"/>
    <w:uiPriority w:val="99"/>
    <w:rsid w:val="00C23E38"/>
    <w:rPr>
      <w:sz w:val="20"/>
      <w:szCs w:val="20"/>
    </w:rPr>
  </w:style>
  <w:style w:type="paragraph" w:styleId="CommentSubject">
    <w:name w:val="annotation subject"/>
    <w:basedOn w:val="CommentText"/>
    <w:next w:val="CommentText"/>
    <w:link w:val="CommentSubjectChar"/>
    <w:uiPriority w:val="99"/>
    <w:semiHidden/>
    <w:unhideWhenUsed/>
    <w:rsid w:val="00C23E38"/>
    <w:rPr>
      <w:b/>
      <w:bCs/>
    </w:rPr>
  </w:style>
  <w:style w:type="character" w:customStyle="1" w:styleId="CommentSubjectChar">
    <w:name w:val="Comment Subject Char"/>
    <w:basedOn w:val="CommentTextChar"/>
    <w:link w:val="CommentSubject"/>
    <w:uiPriority w:val="99"/>
    <w:semiHidden/>
    <w:rsid w:val="00C23E38"/>
    <w:rPr>
      <w:b/>
      <w:bCs/>
      <w:sz w:val="20"/>
      <w:szCs w:val="20"/>
    </w:rPr>
  </w:style>
  <w:style w:type="paragraph" w:styleId="Revision">
    <w:name w:val="Revision"/>
    <w:hidden/>
    <w:uiPriority w:val="99"/>
    <w:semiHidden/>
    <w:rsid w:val="00C23E38"/>
    <w:pPr>
      <w:spacing w:after="0" w:line="240" w:lineRule="auto"/>
    </w:pPr>
  </w:style>
  <w:style w:type="paragraph" w:styleId="Header">
    <w:name w:val="header"/>
    <w:basedOn w:val="Normal"/>
    <w:link w:val="HeaderChar"/>
    <w:uiPriority w:val="99"/>
    <w:unhideWhenUsed/>
    <w:rsid w:val="00823D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3D69"/>
  </w:style>
  <w:style w:type="paragraph" w:styleId="Footer">
    <w:name w:val="footer"/>
    <w:basedOn w:val="Normal"/>
    <w:link w:val="FooterChar"/>
    <w:uiPriority w:val="99"/>
    <w:unhideWhenUsed/>
    <w:rsid w:val="00823D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3D69"/>
  </w:style>
  <w:style w:type="character" w:customStyle="1" w:styleId="a">
    <w:name w:val="_"/>
    <w:basedOn w:val="DefaultParagraphFont"/>
    <w:rsid w:val="00206B66"/>
  </w:style>
  <w:style w:type="paragraph" w:customStyle="1" w:styleId="desc">
    <w:name w:val="desc"/>
    <w:basedOn w:val="Normal"/>
    <w:rsid w:val="0070515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705154"/>
  </w:style>
  <w:style w:type="character" w:styleId="LineNumber">
    <w:name w:val="line number"/>
    <w:basedOn w:val="DefaultParagraphFont"/>
    <w:uiPriority w:val="99"/>
    <w:semiHidden/>
    <w:unhideWhenUsed/>
    <w:rsid w:val="005A42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8425250">
      <w:bodyDiv w:val="1"/>
      <w:marLeft w:val="0"/>
      <w:marRight w:val="0"/>
      <w:marTop w:val="0"/>
      <w:marBottom w:val="0"/>
      <w:divBdr>
        <w:top w:val="none" w:sz="0" w:space="0" w:color="auto"/>
        <w:left w:val="none" w:sz="0" w:space="0" w:color="auto"/>
        <w:bottom w:val="none" w:sz="0" w:space="0" w:color="auto"/>
        <w:right w:val="none" w:sz="0" w:space="0" w:color="auto"/>
      </w:divBdr>
    </w:div>
    <w:div w:id="143665215">
      <w:bodyDiv w:val="1"/>
      <w:marLeft w:val="0"/>
      <w:marRight w:val="0"/>
      <w:marTop w:val="0"/>
      <w:marBottom w:val="0"/>
      <w:divBdr>
        <w:top w:val="none" w:sz="0" w:space="0" w:color="auto"/>
        <w:left w:val="none" w:sz="0" w:space="0" w:color="auto"/>
        <w:bottom w:val="none" w:sz="0" w:space="0" w:color="auto"/>
        <w:right w:val="none" w:sz="0" w:space="0" w:color="auto"/>
      </w:divBdr>
    </w:div>
    <w:div w:id="194774977">
      <w:bodyDiv w:val="1"/>
      <w:marLeft w:val="0"/>
      <w:marRight w:val="0"/>
      <w:marTop w:val="0"/>
      <w:marBottom w:val="0"/>
      <w:divBdr>
        <w:top w:val="none" w:sz="0" w:space="0" w:color="auto"/>
        <w:left w:val="none" w:sz="0" w:space="0" w:color="auto"/>
        <w:bottom w:val="none" w:sz="0" w:space="0" w:color="auto"/>
        <w:right w:val="none" w:sz="0" w:space="0" w:color="auto"/>
      </w:divBdr>
    </w:div>
    <w:div w:id="493911379">
      <w:bodyDiv w:val="1"/>
      <w:marLeft w:val="0"/>
      <w:marRight w:val="0"/>
      <w:marTop w:val="0"/>
      <w:marBottom w:val="0"/>
      <w:divBdr>
        <w:top w:val="none" w:sz="0" w:space="0" w:color="auto"/>
        <w:left w:val="none" w:sz="0" w:space="0" w:color="auto"/>
        <w:bottom w:val="none" w:sz="0" w:space="0" w:color="auto"/>
        <w:right w:val="none" w:sz="0" w:space="0" w:color="auto"/>
      </w:divBdr>
      <w:divsChild>
        <w:div w:id="94787433">
          <w:marLeft w:val="0"/>
          <w:marRight w:val="0"/>
          <w:marTop w:val="0"/>
          <w:marBottom w:val="0"/>
          <w:divBdr>
            <w:top w:val="none" w:sz="0" w:space="0" w:color="auto"/>
            <w:left w:val="none" w:sz="0" w:space="0" w:color="auto"/>
            <w:bottom w:val="none" w:sz="0" w:space="0" w:color="auto"/>
            <w:right w:val="none" w:sz="0" w:space="0" w:color="auto"/>
          </w:divBdr>
        </w:div>
        <w:div w:id="109280008">
          <w:marLeft w:val="0"/>
          <w:marRight w:val="0"/>
          <w:marTop w:val="0"/>
          <w:marBottom w:val="0"/>
          <w:divBdr>
            <w:top w:val="none" w:sz="0" w:space="0" w:color="auto"/>
            <w:left w:val="none" w:sz="0" w:space="0" w:color="auto"/>
            <w:bottom w:val="none" w:sz="0" w:space="0" w:color="auto"/>
            <w:right w:val="none" w:sz="0" w:space="0" w:color="auto"/>
          </w:divBdr>
        </w:div>
        <w:div w:id="126972424">
          <w:marLeft w:val="0"/>
          <w:marRight w:val="0"/>
          <w:marTop w:val="0"/>
          <w:marBottom w:val="0"/>
          <w:divBdr>
            <w:top w:val="none" w:sz="0" w:space="0" w:color="auto"/>
            <w:left w:val="none" w:sz="0" w:space="0" w:color="auto"/>
            <w:bottom w:val="none" w:sz="0" w:space="0" w:color="auto"/>
            <w:right w:val="none" w:sz="0" w:space="0" w:color="auto"/>
          </w:divBdr>
        </w:div>
        <w:div w:id="198516097">
          <w:marLeft w:val="0"/>
          <w:marRight w:val="0"/>
          <w:marTop w:val="0"/>
          <w:marBottom w:val="0"/>
          <w:divBdr>
            <w:top w:val="none" w:sz="0" w:space="0" w:color="auto"/>
            <w:left w:val="none" w:sz="0" w:space="0" w:color="auto"/>
            <w:bottom w:val="none" w:sz="0" w:space="0" w:color="auto"/>
            <w:right w:val="none" w:sz="0" w:space="0" w:color="auto"/>
          </w:divBdr>
        </w:div>
        <w:div w:id="322781545">
          <w:marLeft w:val="0"/>
          <w:marRight w:val="0"/>
          <w:marTop w:val="0"/>
          <w:marBottom w:val="0"/>
          <w:divBdr>
            <w:top w:val="none" w:sz="0" w:space="0" w:color="auto"/>
            <w:left w:val="none" w:sz="0" w:space="0" w:color="auto"/>
            <w:bottom w:val="none" w:sz="0" w:space="0" w:color="auto"/>
            <w:right w:val="none" w:sz="0" w:space="0" w:color="auto"/>
          </w:divBdr>
        </w:div>
        <w:div w:id="330328899">
          <w:marLeft w:val="0"/>
          <w:marRight w:val="0"/>
          <w:marTop w:val="0"/>
          <w:marBottom w:val="0"/>
          <w:divBdr>
            <w:top w:val="none" w:sz="0" w:space="0" w:color="auto"/>
            <w:left w:val="none" w:sz="0" w:space="0" w:color="auto"/>
            <w:bottom w:val="none" w:sz="0" w:space="0" w:color="auto"/>
            <w:right w:val="none" w:sz="0" w:space="0" w:color="auto"/>
          </w:divBdr>
        </w:div>
        <w:div w:id="407196724">
          <w:marLeft w:val="0"/>
          <w:marRight w:val="0"/>
          <w:marTop w:val="0"/>
          <w:marBottom w:val="0"/>
          <w:divBdr>
            <w:top w:val="none" w:sz="0" w:space="0" w:color="auto"/>
            <w:left w:val="none" w:sz="0" w:space="0" w:color="auto"/>
            <w:bottom w:val="none" w:sz="0" w:space="0" w:color="auto"/>
            <w:right w:val="none" w:sz="0" w:space="0" w:color="auto"/>
          </w:divBdr>
        </w:div>
        <w:div w:id="412243300">
          <w:marLeft w:val="0"/>
          <w:marRight w:val="0"/>
          <w:marTop w:val="0"/>
          <w:marBottom w:val="0"/>
          <w:divBdr>
            <w:top w:val="none" w:sz="0" w:space="0" w:color="auto"/>
            <w:left w:val="none" w:sz="0" w:space="0" w:color="auto"/>
            <w:bottom w:val="none" w:sz="0" w:space="0" w:color="auto"/>
            <w:right w:val="none" w:sz="0" w:space="0" w:color="auto"/>
          </w:divBdr>
        </w:div>
        <w:div w:id="492600852">
          <w:marLeft w:val="0"/>
          <w:marRight w:val="0"/>
          <w:marTop w:val="0"/>
          <w:marBottom w:val="0"/>
          <w:divBdr>
            <w:top w:val="none" w:sz="0" w:space="0" w:color="auto"/>
            <w:left w:val="none" w:sz="0" w:space="0" w:color="auto"/>
            <w:bottom w:val="none" w:sz="0" w:space="0" w:color="auto"/>
            <w:right w:val="none" w:sz="0" w:space="0" w:color="auto"/>
          </w:divBdr>
        </w:div>
        <w:div w:id="515311938">
          <w:marLeft w:val="0"/>
          <w:marRight w:val="0"/>
          <w:marTop w:val="0"/>
          <w:marBottom w:val="0"/>
          <w:divBdr>
            <w:top w:val="none" w:sz="0" w:space="0" w:color="auto"/>
            <w:left w:val="none" w:sz="0" w:space="0" w:color="auto"/>
            <w:bottom w:val="none" w:sz="0" w:space="0" w:color="auto"/>
            <w:right w:val="none" w:sz="0" w:space="0" w:color="auto"/>
          </w:divBdr>
        </w:div>
        <w:div w:id="550073158">
          <w:marLeft w:val="0"/>
          <w:marRight w:val="0"/>
          <w:marTop w:val="0"/>
          <w:marBottom w:val="0"/>
          <w:divBdr>
            <w:top w:val="none" w:sz="0" w:space="0" w:color="auto"/>
            <w:left w:val="none" w:sz="0" w:space="0" w:color="auto"/>
            <w:bottom w:val="none" w:sz="0" w:space="0" w:color="auto"/>
            <w:right w:val="none" w:sz="0" w:space="0" w:color="auto"/>
          </w:divBdr>
        </w:div>
        <w:div w:id="562907049">
          <w:marLeft w:val="0"/>
          <w:marRight w:val="0"/>
          <w:marTop w:val="0"/>
          <w:marBottom w:val="0"/>
          <w:divBdr>
            <w:top w:val="none" w:sz="0" w:space="0" w:color="auto"/>
            <w:left w:val="none" w:sz="0" w:space="0" w:color="auto"/>
            <w:bottom w:val="none" w:sz="0" w:space="0" w:color="auto"/>
            <w:right w:val="none" w:sz="0" w:space="0" w:color="auto"/>
          </w:divBdr>
        </w:div>
        <w:div w:id="594900367">
          <w:marLeft w:val="0"/>
          <w:marRight w:val="0"/>
          <w:marTop w:val="0"/>
          <w:marBottom w:val="0"/>
          <w:divBdr>
            <w:top w:val="none" w:sz="0" w:space="0" w:color="auto"/>
            <w:left w:val="none" w:sz="0" w:space="0" w:color="auto"/>
            <w:bottom w:val="none" w:sz="0" w:space="0" w:color="auto"/>
            <w:right w:val="none" w:sz="0" w:space="0" w:color="auto"/>
          </w:divBdr>
        </w:div>
        <w:div w:id="605888869">
          <w:marLeft w:val="0"/>
          <w:marRight w:val="0"/>
          <w:marTop w:val="0"/>
          <w:marBottom w:val="0"/>
          <w:divBdr>
            <w:top w:val="none" w:sz="0" w:space="0" w:color="auto"/>
            <w:left w:val="none" w:sz="0" w:space="0" w:color="auto"/>
            <w:bottom w:val="none" w:sz="0" w:space="0" w:color="auto"/>
            <w:right w:val="none" w:sz="0" w:space="0" w:color="auto"/>
          </w:divBdr>
        </w:div>
        <w:div w:id="606547593">
          <w:marLeft w:val="0"/>
          <w:marRight w:val="0"/>
          <w:marTop w:val="0"/>
          <w:marBottom w:val="0"/>
          <w:divBdr>
            <w:top w:val="none" w:sz="0" w:space="0" w:color="auto"/>
            <w:left w:val="none" w:sz="0" w:space="0" w:color="auto"/>
            <w:bottom w:val="none" w:sz="0" w:space="0" w:color="auto"/>
            <w:right w:val="none" w:sz="0" w:space="0" w:color="auto"/>
          </w:divBdr>
        </w:div>
        <w:div w:id="784731211">
          <w:marLeft w:val="0"/>
          <w:marRight w:val="0"/>
          <w:marTop w:val="0"/>
          <w:marBottom w:val="0"/>
          <w:divBdr>
            <w:top w:val="none" w:sz="0" w:space="0" w:color="auto"/>
            <w:left w:val="none" w:sz="0" w:space="0" w:color="auto"/>
            <w:bottom w:val="none" w:sz="0" w:space="0" w:color="auto"/>
            <w:right w:val="none" w:sz="0" w:space="0" w:color="auto"/>
          </w:divBdr>
        </w:div>
        <w:div w:id="823931190">
          <w:marLeft w:val="0"/>
          <w:marRight w:val="0"/>
          <w:marTop w:val="0"/>
          <w:marBottom w:val="0"/>
          <w:divBdr>
            <w:top w:val="none" w:sz="0" w:space="0" w:color="auto"/>
            <w:left w:val="none" w:sz="0" w:space="0" w:color="auto"/>
            <w:bottom w:val="none" w:sz="0" w:space="0" w:color="auto"/>
            <w:right w:val="none" w:sz="0" w:space="0" w:color="auto"/>
          </w:divBdr>
        </w:div>
        <w:div w:id="929267526">
          <w:marLeft w:val="0"/>
          <w:marRight w:val="0"/>
          <w:marTop w:val="0"/>
          <w:marBottom w:val="0"/>
          <w:divBdr>
            <w:top w:val="none" w:sz="0" w:space="0" w:color="auto"/>
            <w:left w:val="none" w:sz="0" w:space="0" w:color="auto"/>
            <w:bottom w:val="none" w:sz="0" w:space="0" w:color="auto"/>
            <w:right w:val="none" w:sz="0" w:space="0" w:color="auto"/>
          </w:divBdr>
        </w:div>
        <w:div w:id="1014301717">
          <w:marLeft w:val="0"/>
          <w:marRight w:val="0"/>
          <w:marTop w:val="0"/>
          <w:marBottom w:val="0"/>
          <w:divBdr>
            <w:top w:val="none" w:sz="0" w:space="0" w:color="auto"/>
            <w:left w:val="none" w:sz="0" w:space="0" w:color="auto"/>
            <w:bottom w:val="none" w:sz="0" w:space="0" w:color="auto"/>
            <w:right w:val="none" w:sz="0" w:space="0" w:color="auto"/>
          </w:divBdr>
        </w:div>
        <w:div w:id="1046099618">
          <w:marLeft w:val="0"/>
          <w:marRight w:val="0"/>
          <w:marTop w:val="0"/>
          <w:marBottom w:val="0"/>
          <w:divBdr>
            <w:top w:val="none" w:sz="0" w:space="0" w:color="auto"/>
            <w:left w:val="none" w:sz="0" w:space="0" w:color="auto"/>
            <w:bottom w:val="none" w:sz="0" w:space="0" w:color="auto"/>
            <w:right w:val="none" w:sz="0" w:space="0" w:color="auto"/>
          </w:divBdr>
        </w:div>
        <w:div w:id="1064765459">
          <w:marLeft w:val="0"/>
          <w:marRight w:val="0"/>
          <w:marTop w:val="0"/>
          <w:marBottom w:val="0"/>
          <w:divBdr>
            <w:top w:val="none" w:sz="0" w:space="0" w:color="auto"/>
            <w:left w:val="none" w:sz="0" w:space="0" w:color="auto"/>
            <w:bottom w:val="none" w:sz="0" w:space="0" w:color="auto"/>
            <w:right w:val="none" w:sz="0" w:space="0" w:color="auto"/>
          </w:divBdr>
        </w:div>
        <w:div w:id="1195001073">
          <w:marLeft w:val="0"/>
          <w:marRight w:val="0"/>
          <w:marTop w:val="0"/>
          <w:marBottom w:val="0"/>
          <w:divBdr>
            <w:top w:val="none" w:sz="0" w:space="0" w:color="auto"/>
            <w:left w:val="none" w:sz="0" w:space="0" w:color="auto"/>
            <w:bottom w:val="none" w:sz="0" w:space="0" w:color="auto"/>
            <w:right w:val="none" w:sz="0" w:space="0" w:color="auto"/>
          </w:divBdr>
        </w:div>
        <w:div w:id="1207334320">
          <w:marLeft w:val="0"/>
          <w:marRight w:val="0"/>
          <w:marTop w:val="0"/>
          <w:marBottom w:val="0"/>
          <w:divBdr>
            <w:top w:val="none" w:sz="0" w:space="0" w:color="auto"/>
            <w:left w:val="none" w:sz="0" w:space="0" w:color="auto"/>
            <w:bottom w:val="none" w:sz="0" w:space="0" w:color="auto"/>
            <w:right w:val="none" w:sz="0" w:space="0" w:color="auto"/>
          </w:divBdr>
        </w:div>
        <w:div w:id="1259949216">
          <w:marLeft w:val="0"/>
          <w:marRight w:val="0"/>
          <w:marTop w:val="0"/>
          <w:marBottom w:val="0"/>
          <w:divBdr>
            <w:top w:val="none" w:sz="0" w:space="0" w:color="auto"/>
            <w:left w:val="none" w:sz="0" w:space="0" w:color="auto"/>
            <w:bottom w:val="none" w:sz="0" w:space="0" w:color="auto"/>
            <w:right w:val="none" w:sz="0" w:space="0" w:color="auto"/>
          </w:divBdr>
        </w:div>
        <w:div w:id="1342319356">
          <w:marLeft w:val="0"/>
          <w:marRight w:val="0"/>
          <w:marTop w:val="0"/>
          <w:marBottom w:val="0"/>
          <w:divBdr>
            <w:top w:val="none" w:sz="0" w:space="0" w:color="auto"/>
            <w:left w:val="none" w:sz="0" w:space="0" w:color="auto"/>
            <w:bottom w:val="none" w:sz="0" w:space="0" w:color="auto"/>
            <w:right w:val="none" w:sz="0" w:space="0" w:color="auto"/>
          </w:divBdr>
        </w:div>
        <w:div w:id="1380471962">
          <w:marLeft w:val="0"/>
          <w:marRight w:val="0"/>
          <w:marTop w:val="0"/>
          <w:marBottom w:val="0"/>
          <w:divBdr>
            <w:top w:val="none" w:sz="0" w:space="0" w:color="auto"/>
            <w:left w:val="none" w:sz="0" w:space="0" w:color="auto"/>
            <w:bottom w:val="none" w:sz="0" w:space="0" w:color="auto"/>
            <w:right w:val="none" w:sz="0" w:space="0" w:color="auto"/>
          </w:divBdr>
        </w:div>
        <w:div w:id="1421754246">
          <w:marLeft w:val="0"/>
          <w:marRight w:val="0"/>
          <w:marTop w:val="0"/>
          <w:marBottom w:val="0"/>
          <w:divBdr>
            <w:top w:val="none" w:sz="0" w:space="0" w:color="auto"/>
            <w:left w:val="none" w:sz="0" w:space="0" w:color="auto"/>
            <w:bottom w:val="none" w:sz="0" w:space="0" w:color="auto"/>
            <w:right w:val="none" w:sz="0" w:space="0" w:color="auto"/>
          </w:divBdr>
        </w:div>
        <w:div w:id="1439645428">
          <w:marLeft w:val="0"/>
          <w:marRight w:val="0"/>
          <w:marTop w:val="0"/>
          <w:marBottom w:val="0"/>
          <w:divBdr>
            <w:top w:val="none" w:sz="0" w:space="0" w:color="auto"/>
            <w:left w:val="none" w:sz="0" w:space="0" w:color="auto"/>
            <w:bottom w:val="none" w:sz="0" w:space="0" w:color="auto"/>
            <w:right w:val="none" w:sz="0" w:space="0" w:color="auto"/>
          </w:divBdr>
        </w:div>
        <w:div w:id="1659845508">
          <w:marLeft w:val="0"/>
          <w:marRight w:val="0"/>
          <w:marTop w:val="0"/>
          <w:marBottom w:val="0"/>
          <w:divBdr>
            <w:top w:val="none" w:sz="0" w:space="0" w:color="auto"/>
            <w:left w:val="none" w:sz="0" w:space="0" w:color="auto"/>
            <w:bottom w:val="none" w:sz="0" w:space="0" w:color="auto"/>
            <w:right w:val="none" w:sz="0" w:space="0" w:color="auto"/>
          </w:divBdr>
        </w:div>
        <w:div w:id="1728645363">
          <w:marLeft w:val="0"/>
          <w:marRight w:val="0"/>
          <w:marTop w:val="0"/>
          <w:marBottom w:val="0"/>
          <w:divBdr>
            <w:top w:val="none" w:sz="0" w:space="0" w:color="auto"/>
            <w:left w:val="none" w:sz="0" w:space="0" w:color="auto"/>
            <w:bottom w:val="none" w:sz="0" w:space="0" w:color="auto"/>
            <w:right w:val="none" w:sz="0" w:space="0" w:color="auto"/>
          </w:divBdr>
        </w:div>
        <w:div w:id="1768192832">
          <w:marLeft w:val="0"/>
          <w:marRight w:val="0"/>
          <w:marTop w:val="0"/>
          <w:marBottom w:val="0"/>
          <w:divBdr>
            <w:top w:val="none" w:sz="0" w:space="0" w:color="auto"/>
            <w:left w:val="none" w:sz="0" w:space="0" w:color="auto"/>
            <w:bottom w:val="none" w:sz="0" w:space="0" w:color="auto"/>
            <w:right w:val="none" w:sz="0" w:space="0" w:color="auto"/>
          </w:divBdr>
        </w:div>
        <w:div w:id="1787232661">
          <w:marLeft w:val="0"/>
          <w:marRight w:val="0"/>
          <w:marTop w:val="0"/>
          <w:marBottom w:val="0"/>
          <w:divBdr>
            <w:top w:val="none" w:sz="0" w:space="0" w:color="auto"/>
            <w:left w:val="none" w:sz="0" w:space="0" w:color="auto"/>
            <w:bottom w:val="none" w:sz="0" w:space="0" w:color="auto"/>
            <w:right w:val="none" w:sz="0" w:space="0" w:color="auto"/>
          </w:divBdr>
        </w:div>
        <w:div w:id="1828479197">
          <w:marLeft w:val="0"/>
          <w:marRight w:val="0"/>
          <w:marTop w:val="0"/>
          <w:marBottom w:val="0"/>
          <w:divBdr>
            <w:top w:val="none" w:sz="0" w:space="0" w:color="auto"/>
            <w:left w:val="none" w:sz="0" w:space="0" w:color="auto"/>
            <w:bottom w:val="none" w:sz="0" w:space="0" w:color="auto"/>
            <w:right w:val="none" w:sz="0" w:space="0" w:color="auto"/>
          </w:divBdr>
        </w:div>
        <w:div w:id="1834223355">
          <w:marLeft w:val="0"/>
          <w:marRight w:val="0"/>
          <w:marTop w:val="0"/>
          <w:marBottom w:val="0"/>
          <w:divBdr>
            <w:top w:val="none" w:sz="0" w:space="0" w:color="auto"/>
            <w:left w:val="none" w:sz="0" w:space="0" w:color="auto"/>
            <w:bottom w:val="none" w:sz="0" w:space="0" w:color="auto"/>
            <w:right w:val="none" w:sz="0" w:space="0" w:color="auto"/>
          </w:divBdr>
        </w:div>
        <w:div w:id="1948921610">
          <w:marLeft w:val="0"/>
          <w:marRight w:val="0"/>
          <w:marTop w:val="0"/>
          <w:marBottom w:val="0"/>
          <w:divBdr>
            <w:top w:val="none" w:sz="0" w:space="0" w:color="auto"/>
            <w:left w:val="none" w:sz="0" w:space="0" w:color="auto"/>
            <w:bottom w:val="none" w:sz="0" w:space="0" w:color="auto"/>
            <w:right w:val="none" w:sz="0" w:space="0" w:color="auto"/>
          </w:divBdr>
        </w:div>
        <w:div w:id="2055108908">
          <w:marLeft w:val="0"/>
          <w:marRight w:val="0"/>
          <w:marTop w:val="0"/>
          <w:marBottom w:val="0"/>
          <w:divBdr>
            <w:top w:val="none" w:sz="0" w:space="0" w:color="auto"/>
            <w:left w:val="none" w:sz="0" w:space="0" w:color="auto"/>
            <w:bottom w:val="none" w:sz="0" w:space="0" w:color="auto"/>
            <w:right w:val="none" w:sz="0" w:space="0" w:color="auto"/>
          </w:divBdr>
        </w:div>
        <w:div w:id="2083527086">
          <w:marLeft w:val="0"/>
          <w:marRight w:val="0"/>
          <w:marTop w:val="0"/>
          <w:marBottom w:val="0"/>
          <w:divBdr>
            <w:top w:val="none" w:sz="0" w:space="0" w:color="auto"/>
            <w:left w:val="none" w:sz="0" w:space="0" w:color="auto"/>
            <w:bottom w:val="none" w:sz="0" w:space="0" w:color="auto"/>
            <w:right w:val="none" w:sz="0" w:space="0" w:color="auto"/>
          </w:divBdr>
        </w:div>
        <w:div w:id="2130273721">
          <w:marLeft w:val="0"/>
          <w:marRight w:val="0"/>
          <w:marTop w:val="0"/>
          <w:marBottom w:val="0"/>
          <w:divBdr>
            <w:top w:val="none" w:sz="0" w:space="0" w:color="auto"/>
            <w:left w:val="none" w:sz="0" w:space="0" w:color="auto"/>
            <w:bottom w:val="none" w:sz="0" w:space="0" w:color="auto"/>
            <w:right w:val="none" w:sz="0" w:space="0" w:color="auto"/>
          </w:divBdr>
        </w:div>
      </w:divsChild>
    </w:div>
    <w:div w:id="932318608">
      <w:bodyDiv w:val="1"/>
      <w:marLeft w:val="0"/>
      <w:marRight w:val="0"/>
      <w:marTop w:val="0"/>
      <w:marBottom w:val="0"/>
      <w:divBdr>
        <w:top w:val="none" w:sz="0" w:space="0" w:color="auto"/>
        <w:left w:val="none" w:sz="0" w:space="0" w:color="auto"/>
        <w:bottom w:val="none" w:sz="0" w:space="0" w:color="auto"/>
        <w:right w:val="none" w:sz="0" w:space="0" w:color="auto"/>
      </w:divBdr>
      <w:divsChild>
        <w:div w:id="2068065731">
          <w:marLeft w:val="850"/>
          <w:marRight w:val="0"/>
          <w:marTop w:val="0"/>
          <w:marBottom w:val="94"/>
          <w:divBdr>
            <w:top w:val="none" w:sz="0" w:space="0" w:color="auto"/>
            <w:left w:val="none" w:sz="0" w:space="0" w:color="auto"/>
            <w:bottom w:val="none" w:sz="0" w:space="0" w:color="auto"/>
            <w:right w:val="none" w:sz="0" w:space="0" w:color="auto"/>
          </w:divBdr>
        </w:div>
      </w:divsChild>
    </w:div>
    <w:div w:id="1146122286">
      <w:bodyDiv w:val="1"/>
      <w:marLeft w:val="0"/>
      <w:marRight w:val="0"/>
      <w:marTop w:val="0"/>
      <w:marBottom w:val="0"/>
      <w:divBdr>
        <w:top w:val="none" w:sz="0" w:space="0" w:color="auto"/>
        <w:left w:val="none" w:sz="0" w:space="0" w:color="auto"/>
        <w:bottom w:val="none" w:sz="0" w:space="0" w:color="auto"/>
        <w:right w:val="none" w:sz="0" w:space="0" w:color="auto"/>
      </w:divBdr>
    </w:div>
    <w:div w:id="1787918629">
      <w:bodyDiv w:val="1"/>
      <w:marLeft w:val="0"/>
      <w:marRight w:val="0"/>
      <w:marTop w:val="0"/>
      <w:marBottom w:val="0"/>
      <w:divBdr>
        <w:top w:val="none" w:sz="0" w:space="0" w:color="auto"/>
        <w:left w:val="none" w:sz="0" w:space="0" w:color="auto"/>
        <w:bottom w:val="none" w:sz="0" w:space="0" w:color="auto"/>
        <w:right w:val="none" w:sz="0" w:space="0" w:color="auto"/>
      </w:divBdr>
    </w:div>
    <w:div w:id="1818255174">
      <w:bodyDiv w:val="1"/>
      <w:marLeft w:val="0"/>
      <w:marRight w:val="0"/>
      <w:marTop w:val="0"/>
      <w:marBottom w:val="0"/>
      <w:divBdr>
        <w:top w:val="none" w:sz="0" w:space="0" w:color="auto"/>
        <w:left w:val="none" w:sz="0" w:space="0" w:color="auto"/>
        <w:bottom w:val="none" w:sz="0" w:space="0" w:color="auto"/>
        <w:right w:val="none" w:sz="0" w:space="0" w:color="auto"/>
      </w:divBdr>
      <w:divsChild>
        <w:div w:id="352537432">
          <w:marLeft w:val="850"/>
          <w:marRight w:val="0"/>
          <w:marTop w:val="0"/>
          <w:marBottom w:val="94"/>
          <w:divBdr>
            <w:top w:val="none" w:sz="0" w:space="0" w:color="auto"/>
            <w:left w:val="none" w:sz="0" w:space="0" w:color="auto"/>
            <w:bottom w:val="none" w:sz="0" w:space="0" w:color="auto"/>
            <w:right w:val="none" w:sz="0" w:space="0" w:color="auto"/>
          </w:divBdr>
        </w:div>
        <w:div w:id="666134831">
          <w:marLeft w:val="850"/>
          <w:marRight w:val="0"/>
          <w:marTop w:val="0"/>
          <w:marBottom w:val="94"/>
          <w:divBdr>
            <w:top w:val="none" w:sz="0" w:space="0" w:color="auto"/>
            <w:left w:val="none" w:sz="0" w:space="0" w:color="auto"/>
            <w:bottom w:val="none" w:sz="0" w:space="0" w:color="auto"/>
            <w:right w:val="none" w:sz="0" w:space="0" w:color="auto"/>
          </w:divBdr>
        </w:div>
        <w:div w:id="1195843753">
          <w:marLeft w:val="850"/>
          <w:marRight w:val="0"/>
          <w:marTop w:val="0"/>
          <w:marBottom w:val="94"/>
          <w:divBdr>
            <w:top w:val="none" w:sz="0" w:space="0" w:color="auto"/>
            <w:left w:val="none" w:sz="0" w:space="0" w:color="auto"/>
            <w:bottom w:val="none" w:sz="0" w:space="0" w:color="auto"/>
            <w:right w:val="none" w:sz="0" w:space="0" w:color="auto"/>
          </w:divBdr>
        </w:div>
        <w:div w:id="1812020414">
          <w:marLeft w:val="850"/>
          <w:marRight w:val="0"/>
          <w:marTop w:val="0"/>
          <w:marBottom w:val="94"/>
          <w:divBdr>
            <w:top w:val="none" w:sz="0" w:space="0" w:color="auto"/>
            <w:left w:val="none" w:sz="0" w:space="0" w:color="auto"/>
            <w:bottom w:val="none" w:sz="0" w:space="0" w:color="auto"/>
            <w:right w:val="none" w:sz="0" w:space="0" w:color="auto"/>
          </w:divBdr>
        </w:div>
      </w:divsChild>
    </w:div>
    <w:div w:id="2054575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c@mrc.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E13645-4F1B-473C-A45F-0143B3FD6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5819</Words>
  <Characters>33173</Characters>
  <Application>Microsoft Office Word</Application>
  <DocSecurity>4</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38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le Parsons</dc:creator>
  <cp:keywords/>
  <dc:description/>
  <cp:lastModifiedBy>Karen Drake</cp:lastModifiedBy>
  <cp:revision>2</cp:revision>
  <cp:lastPrinted>2019-07-12T09:46:00Z</cp:lastPrinted>
  <dcterms:created xsi:type="dcterms:W3CDTF">2019-08-23T08:40:00Z</dcterms:created>
  <dcterms:modified xsi:type="dcterms:W3CDTF">2019-08-23T08:40:00Z</dcterms:modified>
</cp:coreProperties>
</file>